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6E9039" w14:textId="17FB4746" w:rsidR="00045C26" w:rsidRDefault="00845B82" w:rsidP="00845B82">
      <w:pPr>
        <w:jc w:val="center"/>
        <w:rPr>
          <w:rFonts w:cs="Times New Roman"/>
          <w:b/>
          <w:sz w:val="32"/>
        </w:rPr>
      </w:pPr>
      <w:r w:rsidRPr="00845B82">
        <w:rPr>
          <w:rFonts w:cs="Times New Roman"/>
          <w:b/>
          <w:sz w:val="32"/>
        </w:rPr>
        <w:t xml:space="preserve">RANCANG BANGUN APLIKASI PENJUALAN VAPE BERBASIS ANDROID MENGGUNAKKAN METODE </w:t>
      </w:r>
      <w:r w:rsidR="00792493">
        <w:rPr>
          <w:rFonts w:cs="Times New Roman"/>
          <w:b/>
          <w:sz w:val="32"/>
        </w:rPr>
        <w:t>SCRUM</w:t>
      </w:r>
    </w:p>
    <w:p w14:paraId="6B9FB8AA" w14:textId="77777777" w:rsidR="00845B82" w:rsidRDefault="00845B82" w:rsidP="00845B82">
      <w:pPr>
        <w:jc w:val="center"/>
        <w:rPr>
          <w:rFonts w:cs="Times New Roman"/>
          <w:b/>
          <w:sz w:val="32"/>
        </w:rPr>
      </w:pPr>
    </w:p>
    <w:p w14:paraId="697C496B" w14:textId="77777777" w:rsidR="00845B82" w:rsidRDefault="00845B82" w:rsidP="00845B82">
      <w:pPr>
        <w:jc w:val="center"/>
        <w:rPr>
          <w:rFonts w:cs="Times New Roman"/>
          <w:b/>
          <w:sz w:val="32"/>
        </w:rPr>
      </w:pPr>
    </w:p>
    <w:p w14:paraId="60196ADB" w14:textId="77777777" w:rsidR="00845B82" w:rsidRDefault="00845B82" w:rsidP="00845B82">
      <w:pPr>
        <w:jc w:val="center"/>
        <w:rPr>
          <w:rFonts w:cs="Times New Roman"/>
          <w:b/>
          <w:sz w:val="32"/>
        </w:rPr>
      </w:pPr>
      <w:r>
        <w:rPr>
          <w:noProof/>
        </w:rPr>
        <w:drawing>
          <wp:inline distT="0" distB="0" distL="0" distR="0" wp14:anchorId="537303D0" wp14:editId="7E662BAF">
            <wp:extent cx="3278202" cy="3186430"/>
            <wp:effectExtent l="0" t="0" r="0" b="0"/>
            <wp:docPr id="1" name="Picture 1" descr="http://4.bp.blogspot.com/-7taE97Tt1Ng/T2X5rc0ePxI/AAAAAAAAFhY/xQKFl5O7808/s1600/LOGO+UNIVERSITAS+MUHAMMADIYAH+SORONG+U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4.bp.blogspot.com/-7taE97Tt1Ng/T2X5rc0ePxI/AAAAAAAAFhY/xQKFl5O7808/s1600/LOGO+UNIVERSITAS+MUHAMMADIYAH+SORONG+UM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82699" cy="3190802"/>
                    </a:xfrm>
                    <a:prstGeom prst="rect">
                      <a:avLst/>
                    </a:prstGeom>
                    <a:noFill/>
                    <a:ln>
                      <a:noFill/>
                    </a:ln>
                  </pic:spPr>
                </pic:pic>
              </a:graphicData>
            </a:graphic>
          </wp:inline>
        </w:drawing>
      </w:r>
    </w:p>
    <w:p w14:paraId="4A253D5B" w14:textId="77777777" w:rsidR="00845B82" w:rsidRDefault="00845B82" w:rsidP="00845B82">
      <w:pPr>
        <w:jc w:val="center"/>
        <w:rPr>
          <w:rFonts w:cs="Times New Roman"/>
          <w:b/>
          <w:sz w:val="32"/>
        </w:rPr>
      </w:pPr>
    </w:p>
    <w:p w14:paraId="11AFB82F" w14:textId="77777777" w:rsidR="00845B82" w:rsidRDefault="00845B82" w:rsidP="00845B82">
      <w:pPr>
        <w:ind w:left="3870" w:right="3960" w:firstLine="10"/>
        <w:jc w:val="center"/>
        <w:rPr>
          <w:rFonts w:cs="Times New Roman"/>
          <w:b/>
          <w:sz w:val="32"/>
        </w:rPr>
      </w:pPr>
      <w:r>
        <w:rPr>
          <w:rFonts w:cs="Times New Roman"/>
          <w:b/>
          <w:sz w:val="32"/>
        </w:rPr>
        <w:t xml:space="preserve">DISUSUN </w:t>
      </w:r>
      <w:proofErr w:type="gramStart"/>
      <w:r>
        <w:rPr>
          <w:rFonts w:cs="Times New Roman"/>
          <w:b/>
          <w:sz w:val="32"/>
        </w:rPr>
        <w:t>OLEH :</w:t>
      </w:r>
      <w:proofErr w:type="gramEnd"/>
    </w:p>
    <w:p w14:paraId="1D399AAC" w14:textId="77777777" w:rsidR="00845B82" w:rsidRDefault="00845B82" w:rsidP="00845B82">
      <w:pPr>
        <w:ind w:left="3690" w:right="3870" w:firstLine="10"/>
        <w:jc w:val="center"/>
        <w:rPr>
          <w:rFonts w:cs="Times New Roman"/>
          <w:b/>
          <w:sz w:val="32"/>
        </w:rPr>
      </w:pPr>
      <w:r w:rsidRPr="00845B82">
        <w:rPr>
          <w:rFonts w:cs="Times New Roman"/>
          <w:b/>
        </w:rPr>
        <w:t>George Marlissa</w:t>
      </w:r>
      <w:r w:rsidRPr="00845B82">
        <w:rPr>
          <w:rFonts w:cs="Times New Roman"/>
        </w:rPr>
        <w:t xml:space="preserve"> (201955202124)</w:t>
      </w:r>
      <w:r w:rsidRPr="00845B82">
        <w:rPr>
          <w:rFonts w:cs="Times New Roman"/>
          <w:b/>
          <w:sz w:val="32"/>
        </w:rPr>
        <w:t xml:space="preserve"> </w:t>
      </w:r>
    </w:p>
    <w:p w14:paraId="45EF89C8" w14:textId="77777777" w:rsidR="00845B82" w:rsidRDefault="00845B82" w:rsidP="00845B82">
      <w:pPr>
        <w:jc w:val="center"/>
        <w:rPr>
          <w:rFonts w:cs="Times New Roman"/>
          <w:b/>
        </w:rPr>
      </w:pPr>
    </w:p>
    <w:p w14:paraId="11859A92" w14:textId="77777777" w:rsidR="00845B82" w:rsidRDefault="00845B82" w:rsidP="00845B82">
      <w:pPr>
        <w:jc w:val="center"/>
        <w:rPr>
          <w:rFonts w:cs="Times New Roman"/>
          <w:b/>
        </w:rPr>
      </w:pPr>
    </w:p>
    <w:p w14:paraId="4D878F81" w14:textId="77777777" w:rsidR="00845B82" w:rsidRPr="00845B82" w:rsidRDefault="00845B82" w:rsidP="00845B82">
      <w:pPr>
        <w:jc w:val="center"/>
        <w:rPr>
          <w:rFonts w:cs="Times New Roman"/>
          <w:b/>
        </w:rPr>
      </w:pPr>
    </w:p>
    <w:p w14:paraId="6499381B" w14:textId="77777777" w:rsidR="00845B82" w:rsidRDefault="00845B82" w:rsidP="00845B82">
      <w:pPr>
        <w:jc w:val="center"/>
        <w:rPr>
          <w:rFonts w:cs="Times New Roman"/>
          <w:b/>
          <w:sz w:val="32"/>
        </w:rPr>
      </w:pPr>
      <w:r w:rsidRPr="00845B82">
        <w:rPr>
          <w:rFonts w:cs="Times New Roman"/>
          <w:b/>
          <w:sz w:val="32"/>
        </w:rPr>
        <w:t xml:space="preserve">PRODI TEKNIK INFORMATIKA </w:t>
      </w:r>
    </w:p>
    <w:p w14:paraId="650A4164" w14:textId="77777777" w:rsidR="00845B82" w:rsidRDefault="00845B82" w:rsidP="00845B82">
      <w:pPr>
        <w:jc w:val="center"/>
        <w:rPr>
          <w:rFonts w:cs="Times New Roman"/>
          <w:b/>
          <w:sz w:val="32"/>
        </w:rPr>
      </w:pPr>
      <w:r w:rsidRPr="00845B82">
        <w:rPr>
          <w:rFonts w:cs="Times New Roman"/>
          <w:b/>
          <w:sz w:val="32"/>
        </w:rPr>
        <w:t xml:space="preserve">UNIVERSITAS </w:t>
      </w:r>
    </w:p>
    <w:p w14:paraId="557B9482" w14:textId="77777777" w:rsidR="00845B82" w:rsidRDefault="00845B82" w:rsidP="00845B82">
      <w:pPr>
        <w:jc w:val="center"/>
        <w:rPr>
          <w:rFonts w:cs="Times New Roman"/>
          <w:b/>
          <w:sz w:val="32"/>
        </w:rPr>
      </w:pPr>
      <w:r w:rsidRPr="00845B82">
        <w:rPr>
          <w:rFonts w:cs="Times New Roman"/>
          <w:b/>
          <w:sz w:val="32"/>
        </w:rPr>
        <w:t xml:space="preserve">MUHAMMADIYAH SORONG </w:t>
      </w:r>
    </w:p>
    <w:p w14:paraId="37EEE426" w14:textId="27C97DB7" w:rsidR="009D3EDB" w:rsidRDefault="00845B82" w:rsidP="00845B82">
      <w:pPr>
        <w:jc w:val="center"/>
        <w:rPr>
          <w:rFonts w:cs="Times New Roman"/>
          <w:b/>
          <w:sz w:val="32"/>
        </w:rPr>
        <w:sectPr w:rsidR="009D3EDB">
          <w:pgSz w:w="12240" w:h="15840"/>
          <w:pgMar w:top="1440" w:right="1440" w:bottom="1440" w:left="1440" w:header="720" w:footer="720" w:gutter="0"/>
          <w:cols w:space="720"/>
          <w:docGrid w:linePitch="360"/>
        </w:sectPr>
      </w:pPr>
      <w:r w:rsidRPr="00845B82">
        <w:rPr>
          <w:rFonts w:cs="Times New Roman"/>
          <w:b/>
          <w:sz w:val="32"/>
        </w:rPr>
        <w:t>2022/20</w:t>
      </w:r>
      <w:bookmarkStart w:id="0" w:name="_GoBack"/>
      <w:bookmarkEnd w:id="0"/>
      <w:r w:rsidRPr="00845B82">
        <w:rPr>
          <w:rFonts w:cs="Times New Roman"/>
          <w:b/>
          <w:sz w:val="32"/>
        </w:rPr>
        <w:t>2</w:t>
      </w:r>
      <w:r w:rsidR="009D3EDB">
        <w:rPr>
          <w:rFonts w:cs="Times New Roman"/>
          <w:b/>
          <w:sz w:val="32"/>
        </w:rPr>
        <w:t>3</w:t>
      </w:r>
    </w:p>
    <w:p w14:paraId="0C43C9FC" w14:textId="428896A5" w:rsidR="00845B82" w:rsidRDefault="00845B82" w:rsidP="009D3EDB">
      <w:pPr>
        <w:pStyle w:val="Heading1"/>
        <w:ind w:firstLine="720"/>
        <w:jc w:val="center"/>
      </w:pPr>
      <w:bookmarkStart w:id="1" w:name="_Toc120000313"/>
      <w:r>
        <w:lastRenderedPageBreak/>
        <w:t>DAFTAR ISI</w:t>
      </w:r>
      <w:bookmarkEnd w:id="1"/>
    </w:p>
    <w:sdt>
      <w:sdtPr>
        <w:rPr>
          <w:rFonts w:ascii="Times New Roman" w:eastAsiaTheme="minorHAnsi" w:hAnsi="Times New Roman" w:cstheme="minorBidi"/>
          <w:color w:val="auto"/>
          <w:sz w:val="24"/>
          <w:szCs w:val="22"/>
        </w:rPr>
        <w:id w:val="-1048294092"/>
        <w:docPartObj>
          <w:docPartGallery w:val="Table of Contents"/>
          <w:docPartUnique/>
        </w:docPartObj>
      </w:sdtPr>
      <w:sdtEndPr>
        <w:rPr>
          <w:b/>
          <w:bCs/>
          <w:noProof/>
        </w:rPr>
      </w:sdtEndPr>
      <w:sdtContent>
        <w:p w14:paraId="659E873E" w14:textId="10E6E3E8" w:rsidR="00C16143" w:rsidRDefault="00C16143">
          <w:pPr>
            <w:pStyle w:val="TOCHeading"/>
          </w:pPr>
        </w:p>
        <w:p w14:paraId="203F04E8" w14:textId="792D24D1" w:rsidR="00843C1B" w:rsidRDefault="00C16143">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120000313" w:history="1">
            <w:r w:rsidR="00843C1B" w:rsidRPr="008A0101">
              <w:rPr>
                <w:rStyle w:val="Hyperlink"/>
                <w:noProof/>
              </w:rPr>
              <w:t>DAFTAR ISI</w:t>
            </w:r>
            <w:r w:rsidR="00843C1B">
              <w:rPr>
                <w:noProof/>
                <w:webHidden/>
              </w:rPr>
              <w:tab/>
            </w:r>
            <w:r w:rsidR="00843C1B">
              <w:rPr>
                <w:noProof/>
                <w:webHidden/>
              </w:rPr>
              <w:fldChar w:fldCharType="begin"/>
            </w:r>
            <w:r w:rsidR="00843C1B">
              <w:rPr>
                <w:noProof/>
                <w:webHidden/>
              </w:rPr>
              <w:instrText xml:space="preserve"> PAGEREF _Toc120000313 \h </w:instrText>
            </w:r>
            <w:r w:rsidR="00843C1B">
              <w:rPr>
                <w:noProof/>
                <w:webHidden/>
              </w:rPr>
            </w:r>
            <w:r w:rsidR="00843C1B">
              <w:rPr>
                <w:noProof/>
                <w:webHidden/>
              </w:rPr>
              <w:fldChar w:fldCharType="separate"/>
            </w:r>
            <w:r w:rsidR="00361988">
              <w:rPr>
                <w:noProof/>
                <w:webHidden/>
              </w:rPr>
              <w:t>i</w:t>
            </w:r>
            <w:r w:rsidR="00843C1B">
              <w:rPr>
                <w:noProof/>
                <w:webHidden/>
              </w:rPr>
              <w:fldChar w:fldCharType="end"/>
            </w:r>
          </w:hyperlink>
        </w:p>
        <w:p w14:paraId="2CAC0B3A" w14:textId="21202FAB" w:rsidR="00843C1B" w:rsidRDefault="00843C1B">
          <w:pPr>
            <w:pStyle w:val="TOC1"/>
            <w:tabs>
              <w:tab w:val="right" w:leader="dot" w:pos="9350"/>
            </w:tabs>
            <w:rPr>
              <w:rFonts w:asciiTheme="minorHAnsi" w:eastAsiaTheme="minorEastAsia" w:hAnsiTheme="minorHAnsi"/>
              <w:noProof/>
              <w:sz w:val="22"/>
            </w:rPr>
          </w:pPr>
          <w:hyperlink w:anchor="_Toc120000314" w:history="1">
            <w:r w:rsidRPr="008A0101">
              <w:rPr>
                <w:rStyle w:val="Hyperlink"/>
                <w:noProof/>
              </w:rPr>
              <w:t>BAB 1</w:t>
            </w:r>
            <w:r>
              <w:rPr>
                <w:noProof/>
                <w:webHidden/>
              </w:rPr>
              <w:tab/>
            </w:r>
            <w:r>
              <w:rPr>
                <w:noProof/>
                <w:webHidden/>
              </w:rPr>
              <w:fldChar w:fldCharType="begin"/>
            </w:r>
            <w:r>
              <w:rPr>
                <w:noProof/>
                <w:webHidden/>
              </w:rPr>
              <w:instrText xml:space="preserve"> PAGEREF _Toc120000314 \h </w:instrText>
            </w:r>
            <w:r>
              <w:rPr>
                <w:noProof/>
                <w:webHidden/>
              </w:rPr>
            </w:r>
            <w:r>
              <w:rPr>
                <w:noProof/>
                <w:webHidden/>
              </w:rPr>
              <w:fldChar w:fldCharType="separate"/>
            </w:r>
            <w:r w:rsidR="00361988">
              <w:rPr>
                <w:noProof/>
                <w:webHidden/>
              </w:rPr>
              <w:t>1</w:t>
            </w:r>
            <w:r>
              <w:rPr>
                <w:noProof/>
                <w:webHidden/>
              </w:rPr>
              <w:fldChar w:fldCharType="end"/>
            </w:r>
          </w:hyperlink>
        </w:p>
        <w:p w14:paraId="5F378CD4" w14:textId="7F11C4F9" w:rsidR="00843C1B" w:rsidRDefault="00843C1B">
          <w:pPr>
            <w:pStyle w:val="TOC1"/>
            <w:tabs>
              <w:tab w:val="right" w:leader="dot" w:pos="9350"/>
            </w:tabs>
            <w:rPr>
              <w:rFonts w:asciiTheme="minorHAnsi" w:eastAsiaTheme="minorEastAsia" w:hAnsiTheme="minorHAnsi"/>
              <w:noProof/>
              <w:sz w:val="22"/>
            </w:rPr>
          </w:pPr>
          <w:hyperlink w:anchor="_Toc120000315" w:history="1">
            <w:r w:rsidRPr="008A0101">
              <w:rPr>
                <w:rStyle w:val="Hyperlink"/>
                <w:noProof/>
              </w:rPr>
              <w:t>PENDAHULUAN</w:t>
            </w:r>
            <w:r>
              <w:rPr>
                <w:noProof/>
                <w:webHidden/>
              </w:rPr>
              <w:tab/>
            </w:r>
            <w:r>
              <w:rPr>
                <w:noProof/>
                <w:webHidden/>
              </w:rPr>
              <w:fldChar w:fldCharType="begin"/>
            </w:r>
            <w:r>
              <w:rPr>
                <w:noProof/>
                <w:webHidden/>
              </w:rPr>
              <w:instrText xml:space="preserve"> PAGEREF _Toc120000315 \h </w:instrText>
            </w:r>
            <w:r>
              <w:rPr>
                <w:noProof/>
                <w:webHidden/>
              </w:rPr>
            </w:r>
            <w:r>
              <w:rPr>
                <w:noProof/>
                <w:webHidden/>
              </w:rPr>
              <w:fldChar w:fldCharType="separate"/>
            </w:r>
            <w:r w:rsidR="00361988">
              <w:rPr>
                <w:noProof/>
                <w:webHidden/>
              </w:rPr>
              <w:t>1</w:t>
            </w:r>
            <w:r>
              <w:rPr>
                <w:noProof/>
                <w:webHidden/>
              </w:rPr>
              <w:fldChar w:fldCharType="end"/>
            </w:r>
          </w:hyperlink>
        </w:p>
        <w:p w14:paraId="71229C45" w14:textId="13A09163" w:rsidR="00843C1B" w:rsidRDefault="00843C1B">
          <w:pPr>
            <w:pStyle w:val="TOC2"/>
            <w:tabs>
              <w:tab w:val="left" w:pos="880"/>
              <w:tab w:val="right" w:leader="dot" w:pos="9350"/>
            </w:tabs>
            <w:rPr>
              <w:rFonts w:asciiTheme="minorHAnsi" w:eastAsiaTheme="minorEastAsia" w:hAnsiTheme="minorHAnsi"/>
              <w:noProof/>
              <w:sz w:val="22"/>
            </w:rPr>
          </w:pPr>
          <w:hyperlink w:anchor="_Toc120000316" w:history="1">
            <w:r w:rsidRPr="008A0101">
              <w:rPr>
                <w:rStyle w:val="Hyperlink"/>
                <w:noProof/>
              </w:rPr>
              <w:t>1.1.</w:t>
            </w:r>
            <w:r>
              <w:rPr>
                <w:rFonts w:asciiTheme="minorHAnsi" w:eastAsiaTheme="minorEastAsia" w:hAnsiTheme="minorHAnsi"/>
                <w:noProof/>
                <w:sz w:val="22"/>
              </w:rPr>
              <w:tab/>
            </w:r>
            <w:r w:rsidRPr="008A0101">
              <w:rPr>
                <w:rStyle w:val="Hyperlink"/>
                <w:noProof/>
              </w:rPr>
              <w:t>Latar Belakang</w:t>
            </w:r>
            <w:r>
              <w:rPr>
                <w:noProof/>
                <w:webHidden/>
              </w:rPr>
              <w:tab/>
            </w:r>
            <w:r>
              <w:rPr>
                <w:noProof/>
                <w:webHidden/>
              </w:rPr>
              <w:fldChar w:fldCharType="begin"/>
            </w:r>
            <w:r>
              <w:rPr>
                <w:noProof/>
                <w:webHidden/>
              </w:rPr>
              <w:instrText xml:space="preserve"> PAGEREF _Toc120000316 \h </w:instrText>
            </w:r>
            <w:r>
              <w:rPr>
                <w:noProof/>
                <w:webHidden/>
              </w:rPr>
            </w:r>
            <w:r>
              <w:rPr>
                <w:noProof/>
                <w:webHidden/>
              </w:rPr>
              <w:fldChar w:fldCharType="separate"/>
            </w:r>
            <w:r w:rsidR="00361988">
              <w:rPr>
                <w:noProof/>
                <w:webHidden/>
              </w:rPr>
              <w:t>1</w:t>
            </w:r>
            <w:r>
              <w:rPr>
                <w:noProof/>
                <w:webHidden/>
              </w:rPr>
              <w:fldChar w:fldCharType="end"/>
            </w:r>
          </w:hyperlink>
        </w:p>
        <w:p w14:paraId="57D1FB8D" w14:textId="2BFE10F6" w:rsidR="00843C1B" w:rsidRDefault="00843C1B">
          <w:pPr>
            <w:pStyle w:val="TOC2"/>
            <w:tabs>
              <w:tab w:val="left" w:pos="880"/>
              <w:tab w:val="right" w:leader="dot" w:pos="9350"/>
            </w:tabs>
            <w:rPr>
              <w:rFonts w:asciiTheme="minorHAnsi" w:eastAsiaTheme="minorEastAsia" w:hAnsiTheme="minorHAnsi"/>
              <w:noProof/>
              <w:sz w:val="22"/>
            </w:rPr>
          </w:pPr>
          <w:hyperlink w:anchor="_Toc120000317" w:history="1">
            <w:r w:rsidRPr="008A0101">
              <w:rPr>
                <w:rStyle w:val="Hyperlink"/>
                <w:noProof/>
              </w:rPr>
              <w:t>1.2.</w:t>
            </w:r>
            <w:r>
              <w:rPr>
                <w:rFonts w:asciiTheme="minorHAnsi" w:eastAsiaTheme="minorEastAsia" w:hAnsiTheme="minorHAnsi"/>
                <w:noProof/>
                <w:sz w:val="22"/>
              </w:rPr>
              <w:tab/>
            </w:r>
            <w:r w:rsidRPr="008A0101">
              <w:rPr>
                <w:rStyle w:val="Hyperlink"/>
                <w:noProof/>
              </w:rPr>
              <w:t>Rumusan Masalah</w:t>
            </w:r>
            <w:r>
              <w:rPr>
                <w:noProof/>
                <w:webHidden/>
              </w:rPr>
              <w:tab/>
            </w:r>
            <w:r>
              <w:rPr>
                <w:noProof/>
                <w:webHidden/>
              </w:rPr>
              <w:fldChar w:fldCharType="begin"/>
            </w:r>
            <w:r>
              <w:rPr>
                <w:noProof/>
                <w:webHidden/>
              </w:rPr>
              <w:instrText xml:space="preserve"> PAGEREF _Toc120000317 \h </w:instrText>
            </w:r>
            <w:r>
              <w:rPr>
                <w:noProof/>
                <w:webHidden/>
              </w:rPr>
            </w:r>
            <w:r>
              <w:rPr>
                <w:noProof/>
                <w:webHidden/>
              </w:rPr>
              <w:fldChar w:fldCharType="separate"/>
            </w:r>
            <w:r w:rsidR="00361988">
              <w:rPr>
                <w:noProof/>
                <w:webHidden/>
              </w:rPr>
              <w:t>2</w:t>
            </w:r>
            <w:r>
              <w:rPr>
                <w:noProof/>
                <w:webHidden/>
              </w:rPr>
              <w:fldChar w:fldCharType="end"/>
            </w:r>
          </w:hyperlink>
        </w:p>
        <w:p w14:paraId="2DAC2D0F" w14:textId="649F6737" w:rsidR="00843C1B" w:rsidRDefault="00843C1B">
          <w:pPr>
            <w:pStyle w:val="TOC2"/>
            <w:tabs>
              <w:tab w:val="left" w:pos="880"/>
              <w:tab w:val="right" w:leader="dot" w:pos="9350"/>
            </w:tabs>
            <w:rPr>
              <w:rFonts w:asciiTheme="minorHAnsi" w:eastAsiaTheme="minorEastAsia" w:hAnsiTheme="minorHAnsi"/>
              <w:noProof/>
              <w:sz w:val="22"/>
            </w:rPr>
          </w:pPr>
          <w:hyperlink w:anchor="_Toc120000318" w:history="1">
            <w:r w:rsidRPr="008A0101">
              <w:rPr>
                <w:rStyle w:val="Hyperlink"/>
                <w:noProof/>
              </w:rPr>
              <w:t>1.3.</w:t>
            </w:r>
            <w:r>
              <w:rPr>
                <w:rFonts w:asciiTheme="minorHAnsi" w:eastAsiaTheme="minorEastAsia" w:hAnsiTheme="minorHAnsi"/>
                <w:noProof/>
                <w:sz w:val="22"/>
              </w:rPr>
              <w:tab/>
            </w:r>
            <w:r w:rsidRPr="008A0101">
              <w:rPr>
                <w:rStyle w:val="Hyperlink"/>
                <w:noProof/>
              </w:rPr>
              <w:t>Tujuan Penelitian</w:t>
            </w:r>
            <w:r>
              <w:rPr>
                <w:noProof/>
                <w:webHidden/>
              </w:rPr>
              <w:tab/>
            </w:r>
            <w:r>
              <w:rPr>
                <w:noProof/>
                <w:webHidden/>
              </w:rPr>
              <w:fldChar w:fldCharType="begin"/>
            </w:r>
            <w:r>
              <w:rPr>
                <w:noProof/>
                <w:webHidden/>
              </w:rPr>
              <w:instrText xml:space="preserve"> PAGEREF _Toc120000318 \h </w:instrText>
            </w:r>
            <w:r>
              <w:rPr>
                <w:noProof/>
                <w:webHidden/>
              </w:rPr>
            </w:r>
            <w:r>
              <w:rPr>
                <w:noProof/>
                <w:webHidden/>
              </w:rPr>
              <w:fldChar w:fldCharType="separate"/>
            </w:r>
            <w:r w:rsidR="00361988">
              <w:rPr>
                <w:noProof/>
                <w:webHidden/>
              </w:rPr>
              <w:t>2</w:t>
            </w:r>
            <w:r>
              <w:rPr>
                <w:noProof/>
                <w:webHidden/>
              </w:rPr>
              <w:fldChar w:fldCharType="end"/>
            </w:r>
          </w:hyperlink>
        </w:p>
        <w:p w14:paraId="41497450" w14:textId="1FC27DD0" w:rsidR="00843C1B" w:rsidRDefault="00843C1B">
          <w:pPr>
            <w:pStyle w:val="TOC2"/>
            <w:tabs>
              <w:tab w:val="left" w:pos="880"/>
              <w:tab w:val="right" w:leader="dot" w:pos="9350"/>
            </w:tabs>
            <w:rPr>
              <w:rFonts w:asciiTheme="minorHAnsi" w:eastAsiaTheme="minorEastAsia" w:hAnsiTheme="minorHAnsi"/>
              <w:noProof/>
              <w:sz w:val="22"/>
            </w:rPr>
          </w:pPr>
          <w:hyperlink w:anchor="_Toc120000319" w:history="1">
            <w:r w:rsidRPr="008A0101">
              <w:rPr>
                <w:rStyle w:val="Hyperlink"/>
                <w:noProof/>
              </w:rPr>
              <w:t>1.4.</w:t>
            </w:r>
            <w:r>
              <w:rPr>
                <w:rFonts w:asciiTheme="minorHAnsi" w:eastAsiaTheme="minorEastAsia" w:hAnsiTheme="minorHAnsi"/>
                <w:noProof/>
                <w:sz w:val="22"/>
              </w:rPr>
              <w:tab/>
            </w:r>
            <w:r w:rsidRPr="008A0101">
              <w:rPr>
                <w:rStyle w:val="Hyperlink"/>
                <w:noProof/>
              </w:rPr>
              <w:t>Manfaat Penelitian</w:t>
            </w:r>
            <w:r>
              <w:rPr>
                <w:noProof/>
                <w:webHidden/>
              </w:rPr>
              <w:tab/>
            </w:r>
            <w:r>
              <w:rPr>
                <w:noProof/>
                <w:webHidden/>
              </w:rPr>
              <w:fldChar w:fldCharType="begin"/>
            </w:r>
            <w:r>
              <w:rPr>
                <w:noProof/>
                <w:webHidden/>
              </w:rPr>
              <w:instrText xml:space="preserve"> PAGEREF _Toc120000319 \h </w:instrText>
            </w:r>
            <w:r>
              <w:rPr>
                <w:noProof/>
                <w:webHidden/>
              </w:rPr>
            </w:r>
            <w:r>
              <w:rPr>
                <w:noProof/>
                <w:webHidden/>
              </w:rPr>
              <w:fldChar w:fldCharType="separate"/>
            </w:r>
            <w:r w:rsidR="00361988">
              <w:rPr>
                <w:noProof/>
                <w:webHidden/>
              </w:rPr>
              <w:t>2</w:t>
            </w:r>
            <w:r>
              <w:rPr>
                <w:noProof/>
                <w:webHidden/>
              </w:rPr>
              <w:fldChar w:fldCharType="end"/>
            </w:r>
          </w:hyperlink>
        </w:p>
        <w:p w14:paraId="39FFEF10" w14:textId="47CD4585" w:rsidR="00843C1B" w:rsidRDefault="00843C1B">
          <w:pPr>
            <w:pStyle w:val="TOC1"/>
            <w:tabs>
              <w:tab w:val="right" w:leader="dot" w:pos="9350"/>
            </w:tabs>
            <w:rPr>
              <w:rFonts w:asciiTheme="minorHAnsi" w:eastAsiaTheme="minorEastAsia" w:hAnsiTheme="minorHAnsi"/>
              <w:noProof/>
              <w:sz w:val="22"/>
            </w:rPr>
          </w:pPr>
          <w:hyperlink w:anchor="_Toc120000320" w:history="1">
            <w:r w:rsidRPr="008A0101">
              <w:rPr>
                <w:rStyle w:val="Hyperlink"/>
                <w:noProof/>
              </w:rPr>
              <w:t>BAB 2</w:t>
            </w:r>
            <w:r>
              <w:rPr>
                <w:noProof/>
                <w:webHidden/>
              </w:rPr>
              <w:tab/>
            </w:r>
            <w:r>
              <w:rPr>
                <w:noProof/>
                <w:webHidden/>
              </w:rPr>
              <w:fldChar w:fldCharType="begin"/>
            </w:r>
            <w:r>
              <w:rPr>
                <w:noProof/>
                <w:webHidden/>
              </w:rPr>
              <w:instrText xml:space="preserve"> PAGEREF _Toc120000320 \h </w:instrText>
            </w:r>
            <w:r>
              <w:rPr>
                <w:noProof/>
                <w:webHidden/>
              </w:rPr>
            </w:r>
            <w:r>
              <w:rPr>
                <w:noProof/>
                <w:webHidden/>
              </w:rPr>
              <w:fldChar w:fldCharType="separate"/>
            </w:r>
            <w:r w:rsidR="00361988">
              <w:rPr>
                <w:noProof/>
                <w:webHidden/>
              </w:rPr>
              <w:t>3</w:t>
            </w:r>
            <w:r>
              <w:rPr>
                <w:noProof/>
                <w:webHidden/>
              </w:rPr>
              <w:fldChar w:fldCharType="end"/>
            </w:r>
          </w:hyperlink>
        </w:p>
        <w:p w14:paraId="2A831606" w14:textId="383562D2" w:rsidR="00843C1B" w:rsidRDefault="00843C1B">
          <w:pPr>
            <w:pStyle w:val="TOC1"/>
            <w:tabs>
              <w:tab w:val="right" w:leader="dot" w:pos="9350"/>
            </w:tabs>
            <w:rPr>
              <w:rFonts w:asciiTheme="minorHAnsi" w:eastAsiaTheme="minorEastAsia" w:hAnsiTheme="minorHAnsi"/>
              <w:noProof/>
              <w:sz w:val="22"/>
            </w:rPr>
          </w:pPr>
          <w:hyperlink w:anchor="_Toc120000321" w:history="1">
            <w:r w:rsidRPr="008A0101">
              <w:rPr>
                <w:rStyle w:val="Hyperlink"/>
                <w:noProof/>
              </w:rPr>
              <w:t>TINJAU PUSTAKA</w:t>
            </w:r>
            <w:r>
              <w:rPr>
                <w:noProof/>
                <w:webHidden/>
              </w:rPr>
              <w:tab/>
            </w:r>
            <w:r>
              <w:rPr>
                <w:noProof/>
                <w:webHidden/>
              </w:rPr>
              <w:fldChar w:fldCharType="begin"/>
            </w:r>
            <w:r>
              <w:rPr>
                <w:noProof/>
                <w:webHidden/>
              </w:rPr>
              <w:instrText xml:space="preserve"> PAGEREF _Toc120000321 \h </w:instrText>
            </w:r>
            <w:r>
              <w:rPr>
                <w:noProof/>
                <w:webHidden/>
              </w:rPr>
            </w:r>
            <w:r>
              <w:rPr>
                <w:noProof/>
                <w:webHidden/>
              </w:rPr>
              <w:fldChar w:fldCharType="separate"/>
            </w:r>
            <w:r w:rsidR="00361988">
              <w:rPr>
                <w:noProof/>
                <w:webHidden/>
              </w:rPr>
              <w:t>3</w:t>
            </w:r>
            <w:r>
              <w:rPr>
                <w:noProof/>
                <w:webHidden/>
              </w:rPr>
              <w:fldChar w:fldCharType="end"/>
            </w:r>
          </w:hyperlink>
        </w:p>
        <w:p w14:paraId="01F0BC86" w14:textId="353CFAF3" w:rsidR="00843C1B" w:rsidRDefault="00843C1B">
          <w:pPr>
            <w:pStyle w:val="TOC2"/>
            <w:tabs>
              <w:tab w:val="right" w:leader="dot" w:pos="9350"/>
            </w:tabs>
            <w:rPr>
              <w:rFonts w:asciiTheme="minorHAnsi" w:eastAsiaTheme="minorEastAsia" w:hAnsiTheme="minorHAnsi"/>
              <w:noProof/>
              <w:sz w:val="22"/>
            </w:rPr>
          </w:pPr>
          <w:hyperlink w:anchor="_Toc120000322" w:history="1">
            <w:r w:rsidRPr="008A0101">
              <w:rPr>
                <w:rStyle w:val="Hyperlink"/>
                <w:noProof/>
              </w:rPr>
              <w:t>2.1 Penelitian Terdahulu</w:t>
            </w:r>
            <w:r>
              <w:rPr>
                <w:noProof/>
                <w:webHidden/>
              </w:rPr>
              <w:tab/>
            </w:r>
            <w:r>
              <w:rPr>
                <w:noProof/>
                <w:webHidden/>
              </w:rPr>
              <w:fldChar w:fldCharType="begin"/>
            </w:r>
            <w:r>
              <w:rPr>
                <w:noProof/>
                <w:webHidden/>
              </w:rPr>
              <w:instrText xml:space="preserve"> PAGEREF _Toc120000322 \h </w:instrText>
            </w:r>
            <w:r>
              <w:rPr>
                <w:noProof/>
                <w:webHidden/>
              </w:rPr>
            </w:r>
            <w:r>
              <w:rPr>
                <w:noProof/>
                <w:webHidden/>
              </w:rPr>
              <w:fldChar w:fldCharType="separate"/>
            </w:r>
            <w:r w:rsidR="00361988">
              <w:rPr>
                <w:noProof/>
                <w:webHidden/>
              </w:rPr>
              <w:t>3</w:t>
            </w:r>
            <w:r>
              <w:rPr>
                <w:noProof/>
                <w:webHidden/>
              </w:rPr>
              <w:fldChar w:fldCharType="end"/>
            </w:r>
          </w:hyperlink>
        </w:p>
        <w:p w14:paraId="0B7D1A14" w14:textId="21876555" w:rsidR="00843C1B" w:rsidRDefault="00843C1B">
          <w:pPr>
            <w:pStyle w:val="TOC2"/>
            <w:tabs>
              <w:tab w:val="right" w:leader="dot" w:pos="9350"/>
            </w:tabs>
            <w:rPr>
              <w:rFonts w:asciiTheme="minorHAnsi" w:eastAsiaTheme="minorEastAsia" w:hAnsiTheme="minorHAnsi"/>
              <w:noProof/>
              <w:sz w:val="22"/>
            </w:rPr>
          </w:pPr>
          <w:hyperlink w:anchor="_Toc120000323" w:history="1">
            <w:r w:rsidRPr="008A0101">
              <w:rPr>
                <w:rStyle w:val="Hyperlink"/>
                <w:noProof/>
              </w:rPr>
              <w:t>2.2. Landasan Teori</w:t>
            </w:r>
            <w:r>
              <w:rPr>
                <w:noProof/>
                <w:webHidden/>
              </w:rPr>
              <w:tab/>
            </w:r>
            <w:r>
              <w:rPr>
                <w:noProof/>
                <w:webHidden/>
              </w:rPr>
              <w:fldChar w:fldCharType="begin"/>
            </w:r>
            <w:r>
              <w:rPr>
                <w:noProof/>
                <w:webHidden/>
              </w:rPr>
              <w:instrText xml:space="preserve"> PAGEREF _Toc120000323 \h </w:instrText>
            </w:r>
            <w:r>
              <w:rPr>
                <w:noProof/>
                <w:webHidden/>
              </w:rPr>
            </w:r>
            <w:r>
              <w:rPr>
                <w:noProof/>
                <w:webHidden/>
              </w:rPr>
              <w:fldChar w:fldCharType="separate"/>
            </w:r>
            <w:r w:rsidR="00361988">
              <w:rPr>
                <w:noProof/>
                <w:webHidden/>
              </w:rPr>
              <w:t>7</w:t>
            </w:r>
            <w:r>
              <w:rPr>
                <w:noProof/>
                <w:webHidden/>
              </w:rPr>
              <w:fldChar w:fldCharType="end"/>
            </w:r>
          </w:hyperlink>
        </w:p>
        <w:p w14:paraId="595E29FD" w14:textId="6301B63D" w:rsidR="00843C1B" w:rsidRDefault="00843C1B">
          <w:pPr>
            <w:pStyle w:val="TOC3"/>
            <w:tabs>
              <w:tab w:val="right" w:leader="dot" w:pos="9350"/>
            </w:tabs>
            <w:rPr>
              <w:rFonts w:asciiTheme="minorHAnsi" w:eastAsiaTheme="minorEastAsia" w:hAnsiTheme="minorHAnsi"/>
              <w:noProof/>
              <w:sz w:val="22"/>
            </w:rPr>
          </w:pPr>
          <w:hyperlink w:anchor="_Toc120000324" w:history="1">
            <w:r w:rsidRPr="008A0101">
              <w:rPr>
                <w:rStyle w:val="Hyperlink"/>
                <w:noProof/>
              </w:rPr>
              <w:t>2.2.1. Aplikasi</w:t>
            </w:r>
            <w:r>
              <w:rPr>
                <w:noProof/>
                <w:webHidden/>
              </w:rPr>
              <w:tab/>
            </w:r>
            <w:r>
              <w:rPr>
                <w:noProof/>
                <w:webHidden/>
              </w:rPr>
              <w:fldChar w:fldCharType="begin"/>
            </w:r>
            <w:r>
              <w:rPr>
                <w:noProof/>
                <w:webHidden/>
              </w:rPr>
              <w:instrText xml:space="preserve"> PAGEREF _Toc120000324 \h </w:instrText>
            </w:r>
            <w:r>
              <w:rPr>
                <w:noProof/>
                <w:webHidden/>
              </w:rPr>
            </w:r>
            <w:r>
              <w:rPr>
                <w:noProof/>
                <w:webHidden/>
              </w:rPr>
              <w:fldChar w:fldCharType="separate"/>
            </w:r>
            <w:r w:rsidR="00361988">
              <w:rPr>
                <w:noProof/>
                <w:webHidden/>
              </w:rPr>
              <w:t>7</w:t>
            </w:r>
            <w:r>
              <w:rPr>
                <w:noProof/>
                <w:webHidden/>
              </w:rPr>
              <w:fldChar w:fldCharType="end"/>
            </w:r>
          </w:hyperlink>
        </w:p>
        <w:p w14:paraId="0C7DACA4" w14:textId="02C117A7" w:rsidR="00843C1B" w:rsidRDefault="00843C1B">
          <w:pPr>
            <w:pStyle w:val="TOC3"/>
            <w:tabs>
              <w:tab w:val="right" w:leader="dot" w:pos="9350"/>
            </w:tabs>
            <w:rPr>
              <w:rFonts w:asciiTheme="minorHAnsi" w:eastAsiaTheme="minorEastAsia" w:hAnsiTheme="minorHAnsi"/>
              <w:noProof/>
              <w:sz w:val="22"/>
            </w:rPr>
          </w:pPr>
          <w:hyperlink w:anchor="_Toc120000325" w:history="1">
            <w:r w:rsidRPr="008A0101">
              <w:rPr>
                <w:rStyle w:val="Hyperlink"/>
                <w:noProof/>
              </w:rPr>
              <w:t>2.2.2. Android</w:t>
            </w:r>
            <w:r>
              <w:rPr>
                <w:noProof/>
                <w:webHidden/>
              </w:rPr>
              <w:tab/>
            </w:r>
            <w:r>
              <w:rPr>
                <w:noProof/>
                <w:webHidden/>
              </w:rPr>
              <w:fldChar w:fldCharType="begin"/>
            </w:r>
            <w:r>
              <w:rPr>
                <w:noProof/>
                <w:webHidden/>
              </w:rPr>
              <w:instrText xml:space="preserve"> PAGEREF _Toc120000325 \h </w:instrText>
            </w:r>
            <w:r>
              <w:rPr>
                <w:noProof/>
                <w:webHidden/>
              </w:rPr>
            </w:r>
            <w:r>
              <w:rPr>
                <w:noProof/>
                <w:webHidden/>
              </w:rPr>
              <w:fldChar w:fldCharType="separate"/>
            </w:r>
            <w:r w:rsidR="00361988">
              <w:rPr>
                <w:noProof/>
                <w:webHidden/>
              </w:rPr>
              <w:t>7</w:t>
            </w:r>
            <w:r>
              <w:rPr>
                <w:noProof/>
                <w:webHidden/>
              </w:rPr>
              <w:fldChar w:fldCharType="end"/>
            </w:r>
          </w:hyperlink>
        </w:p>
        <w:p w14:paraId="4C54BCAF" w14:textId="744EE337" w:rsidR="00843C1B" w:rsidRDefault="00843C1B">
          <w:pPr>
            <w:pStyle w:val="TOC3"/>
            <w:tabs>
              <w:tab w:val="right" w:leader="dot" w:pos="9350"/>
            </w:tabs>
            <w:rPr>
              <w:rFonts w:asciiTheme="minorHAnsi" w:eastAsiaTheme="minorEastAsia" w:hAnsiTheme="minorHAnsi"/>
              <w:noProof/>
              <w:sz w:val="22"/>
            </w:rPr>
          </w:pPr>
          <w:hyperlink w:anchor="_Toc120000326" w:history="1">
            <w:r w:rsidRPr="008A0101">
              <w:rPr>
                <w:rStyle w:val="Hyperlink"/>
                <w:noProof/>
              </w:rPr>
              <w:t>2.2.3. Android Studio</w:t>
            </w:r>
            <w:r>
              <w:rPr>
                <w:noProof/>
                <w:webHidden/>
              </w:rPr>
              <w:tab/>
            </w:r>
            <w:r>
              <w:rPr>
                <w:noProof/>
                <w:webHidden/>
              </w:rPr>
              <w:fldChar w:fldCharType="begin"/>
            </w:r>
            <w:r>
              <w:rPr>
                <w:noProof/>
                <w:webHidden/>
              </w:rPr>
              <w:instrText xml:space="preserve"> PAGEREF _Toc120000326 \h </w:instrText>
            </w:r>
            <w:r>
              <w:rPr>
                <w:noProof/>
                <w:webHidden/>
              </w:rPr>
            </w:r>
            <w:r>
              <w:rPr>
                <w:noProof/>
                <w:webHidden/>
              </w:rPr>
              <w:fldChar w:fldCharType="separate"/>
            </w:r>
            <w:r w:rsidR="00361988">
              <w:rPr>
                <w:noProof/>
                <w:webHidden/>
              </w:rPr>
              <w:t>7</w:t>
            </w:r>
            <w:r>
              <w:rPr>
                <w:noProof/>
                <w:webHidden/>
              </w:rPr>
              <w:fldChar w:fldCharType="end"/>
            </w:r>
          </w:hyperlink>
        </w:p>
        <w:p w14:paraId="69D76CC0" w14:textId="012E2FCD" w:rsidR="00843C1B" w:rsidRDefault="00843C1B">
          <w:pPr>
            <w:pStyle w:val="TOC3"/>
            <w:tabs>
              <w:tab w:val="right" w:leader="dot" w:pos="9350"/>
            </w:tabs>
            <w:rPr>
              <w:rFonts w:asciiTheme="minorHAnsi" w:eastAsiaTheme="minorEastAsia" w:hAnsiTheme="minorHAnsi"/>
              <w:noProof/>
              <w:sz w:val="22"/>
            </w:rPr>
          </w:pPr>
          <w:hyperlink w:anchor="_Toc120000327" w:history="1">
            <w:r w:rsidRPr="008A0101">
              <w:rPr>
                <w:rStyle w:val="Hyperlink"/>
                <w:noProof/>
              </w:rPr>
              <w:t>2.2.3. Scrum</w:t>
            </w:r>
            <w:r>
              <w:rPr>
                <w:noProof/>
                <w:webHidden/>
              </w:rPr>
              <w:tab/>
            </w:r>
            <w:r>
              <w:rPr>
                <w:noProof/>
                <w:webHidden/>
              </w:rPr>
              <w:fldChar w:fldCharType="begin"/>
            </w:r>
            <w:r>
              <w:rPr>
                <w:noProof/>
                <w:webHidden/>
              </w:rPr>
              <w:instrText xml:space="preserve"> PAGEREF _Toc120000327 \h </w:instrText>
            </w:r>
            <w:r>
              <w:rPr>
                <w:noProof/>
                <w:webHidden/>
              </w:rPr>
            </w:r>
            <w:r>
              <w:rPr>
                <w:noProof/>
                <w:webHidden/>
              </w:rPr>
              <w:fldChar w:fldCharType="separate"/>
            </w:r>
            <w:r w:rsidR="00361988">
              <w:rPr>
                <w:noProof/>
                <w:webHidden/>
              </w:rPr>
              <w:t>7</w:t>
            </w:r>
            <w:r>
              <w:rPr>
                <w:noProof/>
                <w:webHidden/>
              </w:rPr>
              <w:fldChar w:fldCharType="end"/>
            </w:r>
          </w:hyperlink>
        </w:p>
        <w:p w14:paraId="0873E02A" w14:textId="00483F0E" w:rsidR="00843C1B" w:rsidRDefault="00843C1B">
          <w:pPr>
            <w:pStyle w:val="TOC1"/>
            <w:tabs>
              <w:tab w:val="right" w:leader="dot" w:pos="9350"/>
            </w:tabs>
            <w:rPr>
              <w:rFonts w:asciiTheme="minorHAnsi" w:eastAsiaTheme="minorEastAsia" w:hAnsiTheme="minorHAnsi"/>
              <w:noProof/>
              <w:sz w:val="22"/>
            </w:rPr>
          </w:pPr>
          <w:hyperlink w:anchor="_Toc120000328" w:history="1">
            <w:r w:rsidRPr="008A0101">
              <w:rPr>
                <w:rStyle w:val="Hyperlink"/>
                <w:noProof/>
              </w:rPr>
              <w:t>BAB 3</w:t>
            </w:r>
            <w:r>
              <w:rPr>
                <w:noProof/>
                <w:webHidden/>
              </w:rPr>
              <w:tab/>
            </w:r>
            <w:r>
              <w:rPr>
                <w:noProof/>
                <w:webHidden/>
              </w:rPr>
              <w:fldChar w:fldCharType="begin"/>
            </w:r>
            <w:r>
              <w:rPr>
                <w:noProof/>
                <w:webHidden/>
              </w:rPr>
              <w:instrText xml:space="preserve"> PAGEREF _Toc120000328 \h </w:instrText>
            </w:r>
            <w:r>
              <w:rPr>
                <w:noProof/>
                <w:webHidden/>
              </w:rPr>
            </w:r>
            <w:r>
              <w:rPr>
                <w:noProof/>
                <w:webHidden/>
              </w:rPr>
              <w:fldChar w:fldCharType="separate"/>
            </w:r>
            <w:r w:rsidR="00361988">
              <w:rPr>
                <w:noProof/>
                <w:webHidden/>
              </w:rPr>
              <w:t>9</w:t>
            </w:r>
            <w:r>
              <w:rPr>
                <w:noProof/>
                <w:webHidden/>
              </w:rPr>
              <w:fldChar w:fldCharType="end"/>
            </w:r>
          </w:hyperlink>
        </w:p>
        <w:p w14:paraId="606B59A3" w14:textId="2EE7DCF1" w:rsidR="00843C1B" w:rsidRDefault="00843C1B">
          <w:pPr>
            <w:pStyle w:val="TOC1"/>
            <w:tabs>
              <w:tab w:val="right" w:leader="dot" w:pos="9350"/>
            </w:tabs>
            <w:rPr>
              <w:rFonts w:asciiTheme="minorHAnsi" w:eastAsiaTheme="minorEastAsia" w:hAnsiTheme="minorHAnsi"/>
              <w:noProof/>
              <w:sz w:val="22"/>
            </w:rPr>
          </w:pPr>
          <w:hyperlink w:anchor="_Toc120000329" w:history="1">
            <w:r w:rsidRPr="008A0101">
              <w:rPr>
                <w:rStyle w:val="Hyperlink"/>
                <w:noProof/>
              </w:rPr>
              <w:t>METODELOGI PENELITIAN</w:t>
            </w:r>
            <w:r>
              <w:rPr>
                <w:noProof/>
                <w:webHidden/>
              </w:rPr>
              <w:tab/>
            </w:r>
            <w:r>
              <w:rPr>
                <w:noProof/>
                <w:webHidden/>
              </w:rPr>
              <w:fldChar w:fldCharType="begin"/>
            </w:r>
            <w:r>
              <w:rPr>
                <w:noProof/>
                <w:webHidden/>
              </w:rPr>
              <w:instrText xml:space="preserve"> PAGEREF _Toc120000329 \h </w:instrText>
            </w:r>
            <w:r>
              <w:rPr>
                <w:noProof/>
                <w:webHidden/>
              </w:rPr>
            </w:r>
            <w:r>
              <w:rPr>
                <w:noProof/>
                <w:webHidden/>
              </w:rPr>
              <w:fldChar w:fldCharType="separate"/>
            </w:r>
            <w:r w:rsidR="00361988">
              <w:rPr>
                <w:noProof/>
                <w:webHidden/>
              </w:rPr>
              <w:t>9</w:t>
            </w:r>
            <w:r>
              <w:rPr>
                <w:noProof/>
                <w:webHidden/>
              </w:rPr>
              <w:fldChar w:fldCharType="end"/>
            </w:r>
          </w:hyperlink>
        </w:p>
        <w:p w14:paraId="115AACC4" w14:textId="6194F836" w:rsidR="00843C1B" w:rsidRDefault="00843C1B">
          <w:pPr>
            <w:pStyle w:val="TOC2"/>
            <w:tabs>
              <w:tab w:val="left" w:pos="880"/>
              <w:tab w:val="right" w:leader="dot" w:pos="9350"/>
            </w:tabs>
            <w:rPr>
              <w:rFonts w:asciiTheme="minorHAnsi" w:eastAsiaTheme="minorEastAsia" w:hAnsiTheme="minorHAnsi"/>
              <w:noProof/>
              <w:sz w:val="22"/>
            </w:rPr>
          </w:pPr>
          <w:hyperlink w:anchor="_Toc120000330" w:history="1">
            <w:r w:rsidRPr="008A0101">
              <w:rPr>
                <w:rStyle w:val="Hyperlink"/>
                <w:noProof/>
              </w:rPr>
              <w:t>3.1.</w:t>
            </w:r>
            <w:r>
              <w:rPr>
                <w:rFonts w:asciiTheme="minorHAnsi" w:eastAsiaTheme="minorEastAsia" w:hAnsiTheme="minorHAnsi"/>
                <w:noProof/>
                <w:sz w:val="22"/>
              </w:rPr>
              <w:tab/>
            </w:r>
            <w:r w:rsidRPr="008A0101">
              <w:rPr>
                <w:rStyle w:val="Hyperlink"/>
                <w:noProof/>
              </w:rPr>
              <w:t>Objek Penelitian</w:t>
            </w:r>
            <w:r>
              <w:rPr>
                <w:noProof/>
                <w:webHidden/>
              </w:rPr>
              <w:tab/>
            </w:r>
            <w:r>
              <w:rPr>
                <w:noProof/>
                <w:webHidden/>
              </w:rPr>
              <w:fldChar w:fldCharType="begin"/>
            </w:r>
            <w:r>
              <w:rPr>
                <w:noProof/>
                <w:webHidden/>
              </w:rPr>
              <w:instrText xml:space="preserve"> PAGEREF _Toc120000330 \h </w:instrText>
            </w:r>
            <w:r>
              <w:rPr>
                <w:noProof/>
                <w:webHidden/>
              </w:rPr>
            </w:r>
            <w:r>
              <w:rPr>
                <w:noProof/>
                <w:webHidden/>
              </w:rPr>
              <w:fldChar w:fldCharType="separate"/>
            </w:r>
            <w:r w:rsidR="00361988">
              <w:rPr>
                <w:noProof/>
                <w:webHidden/>
              </w:rPr>
              <w:t>9</w:t>
            </w:r>
            <w:r>
              <w:rPr>
                <w:noProof/>
                <w:webHidden/>
              </w:rPr>
              <w:fldChar w:fldCharType="end"/>
            </w:r>
          </w:hyperlink>
        </w:p>
        <w:p w14:paraId="5EA299EB" w14:textId="3196BC42" w:rsidR="00843C1B" w:rsidRDefault="00843C1B">
          <w:pPr>
            <w:pStyle w:val="TOC2"/>
            <w:tabs>
              <w:tab w:val="left" w:pos="880"/>
              <w:tab w:val="right" w:leader="dot" w:pos="9350"/>
            </w:tabs>
            <w:rPr>
              <w:rFonts w:asciiTheme="minorHAnsi" w:eastAsiaTheme="minorEastAsia" w:hAnsiTheme="minorHAnsi"/>
              <w:noProof/>
              <w:sz w:val="22"/>
            </w:rPr>
          </w:pPr>
          <w:hyperlink w:anchor="_Toc120000331" w:history="1">
            <w:r w:rsidRPr="008A0101">
              <w:rPr>
                <w:rStyle w:val="Hyperlink"/>
                <w:noProof/>
              </w:rPr>
              <w:t>3.2.</w:t>
            </w:r>
            <w:r>
              <w:rPr>
                <w:rFonts w:asciiTheme="minorHAnsi" w:eastAsiaTheme="minorEastAsia" w:hAnsiTheme="minorHAnsi"/>
                <w:noProof/>
                <w:sz w:val="22"/>
              </w:rPr>
              <w:tab/>
            </w:r>
            <w:r w:rsidRPr="008A0101">
              <w:rPr>
                <w:rStyle w:val="Hyperlink"/>
                <w:noProof/>
              </w:rPr>
              <w:t>Alat dan Bahan</w:t>
            </w:r>
            <w:r>
              <w:rPr>
                <w:noProof/>
                <w:webHidden/>
              </w:rPr>
              <w:tab/>
            </w:r>
            <w:r>
              <w:rPr>
                <w:noProof/>
                <w:webHidden/>
              </w:rPr>
              <w:fldChar w:fldCharType="begin"/>
            </w:r>
            <w:r>
              <w:rPr>
                <w:noProof/>
                <w:webHidden/>
              </w:rPr>
              <w:instrText xml:space="preserve"> PAGEREF _Toc120000331 \h </w:instrText>
            </w:r>
            <w:r>
              <w:rPr>
                <w:noProof/>
                <w:webHidden/>
              </w:rPr>
            </w:r>
            <w:r>
              <w:rPr>
                <w:noProof/>
                <w:webHidden/>
              </w:rPr>
              <w:fldChar w:fldCharType="separate"/>
            </w:r>
            <w:r w:rsidR="00361988">
              <w:rPr>
                <w:noProof/>
                <w:webHidden/>
              </w:rPr>
              <w:t>9</w:t>
            </w:r>
            <w:r>
              <w:rPr>
                <w:noProof/>
                <w:webHidden/>
              </w:rPr>
              <w:fldChar w:fldCharType="end"/>
            </w:r>
          </w:hyperlink>
        </w:p>
        <w:p w14:paraId="1EF7A77C" w14:textId="4E8B69A2" w:rsidR="00843C1B" w:rsidRDefault="00843C1B">
          <w:pPr>
            <w:pStyle w:val="TOC3"/>
            <w:tabs>
              <w:tab w:val="left" w:pos="1320"/>
              <w:tab w:val="right" w:leader="dot" w:pos="9350"/>
            </w:tabs>
            <w:rPr>
              <w:rFonts w:asciiTheme="minorHAnsi" w:eastAsiaTheme="minorEastAsia" w:hAnsiTheme="minorHAnsi"/>
              <w:noProof/>
              <w:sz w:val="22"/>
            </w:rPr>
          </w:pPr>
          <w:hyperlink w:anchor="_Toc120000332" w:history="1">
            <w:r w:rsidRPr="008A0101">
              <w:rPr>
                <w:rStyle w:val="Hyperlink"/>
                <w:noProof/>
              </w:rPr>
              <w:t>3.2.1.</w:t>
            </w:r>
            <w:r>
              <w:rPr>
                <w:rFonts w:asciiTheme="minorHAnsi" w:eastAsiaTheme="minorEastAsia" w:hAnsiTheme="minorHAnsi"/>
                <w:noProof/>
                <w:sz w:val="22"/>
              </w:rPr>
              <w:tab/>
            </w:r>
            <w:r w:rsidRPr="008A0101">
              <w:rPr>
                <w:rStyle w:val="Hyperlink"/>
                <w:noProof/>
              </w:rPr>
              <w:t>Alat</w:t>
            </w:r>
            <w:r>
              <w:rPr>
                <w:noProof/>
                <w:webHidden/>
              </w:rPr>
              <w:tab/>
            </w:r>
            <w:r>
              <w:rPr>
                <w:noProof/>
                <w:webHidden/>
              </w:rPr>
              <w:fldChar w:fldCharType="begin"/>
            </w:r>
            <w:r>
              <w:rPr>
                <w:noProof/>
                <w:webHidden/>
              </w:rPr>
              <w:instrText xml:space="preserve"> PAGEREF _Toc120000332 \h </w:instrText>
            </w:r>
            <w:r>
              <w:rPr>
                <w:noProof/>
                <w:webHidden/>
              </w:rPr>
            </w:r>
            <w:r>
              <w:rPr>
                <w:noProof/>
                <w:webHidden/>
              </w:rPr>
              <w:fldChar w:fldCharType="separate"/>
            </w:r>
            <w:r w:rsidR="00361988">
              <w:rPr>
                <w:noProof/>
                <w:webHidden/>
              </w:rPr>
              <w:t>9</w:t>
            </w:r>
            <w:r>
              <w:rPr>
                <w:noProof/>
                <w:webHidden/>
              </w:rPr>
              <w:fldChar w:fldCharType="end"/>
            </w:r>
          </w:hyperlink>
        </w:p>
        <w:p w14:paraId="1DE11518" w14:textId="6883F2CD" w:rsidR="00843C1B" w:rsidRDefault="00843C1B">
          <w:pPr>
            <w:pStyle w:val="TOC3"/>
            <w:tabs>
              <w:tab w:val="left" w:pos="1320"/>
              <w:tab w:val="right" w:leader="dot" w:pos="9350"/>
            </w:tabs>
            <w:rPr>
              <w:rFonts w:asciiTheme="minorHAnsi" w:eastAsiaTheme="minorEastAsia" w:hAnsiTheme="minorHAnsi"/>
              <w:noProof/>
              <w:sz w:val="22"/>
            </w:rPr>
          </w:pPr>
          <w:hyperlink w:anchor="_Toc120000333" w:history="1">
            <w:r w:rsidRPr="008A0101">
              <w:rPr>
                <w:rStyle w:val="Hyperlink"/>
                <w:noProof/>
              </w:rPr>
              <w:t>3.2.2.</w:t>
            </w:r>
            <w:r>
              <w:rPr>
                <w:rFonts w:asciiTheme="minorHAnsi" w:eastAsiaTheme="minorEastAsia" w:hAnsiTheme="minorHAnsi"/>
                <w:noProof/>
                <w:sz w:val="22"/>
              </w:rPr>
              <w:tab/>
            </w:r>
            <w:r w:rsidRPr="008A0101">
              <w:rPr>
                <w:rStyle w:val="Hyperlink"/>
                <w:noProof/>
              </w:rPr>
              <w:t>Bahan</w:t>
            </w:r>
            <w:r>
              <w:rPr>
                <w:noProof/>
                <w:webHidden/>
              </w:rPr>
              <w:tab/>
            </w:r>
            <w:r>
              <w:rPr>
                <w:noProof/>
                <w:webHidden/>
              </w:rPr>
              <w:fldChar w:fldCharType="begin"/>
            </w:r>
            <w:r>
              <w:rPr>
                <w:noProof/>
                <w:webHidden/>
              </w:rPr>
              <w:instrText xml:space="preserve"> PAGEREF _Toc120000333 \h </w:instrText>
            </w:r>
            <w:r>
              <w:rPr>
                <w:noProof/>
                <w:webHidden/>
              </w:rPr>
            </w:r>
            <w:r>
              <w:rPr>
                <w:noProof/>
                <w:webHidden/>
              </w:rPr>
              <w:fldChar w:fldCharType="separate"/>
            </w:r>
            <w:r w:rsidR="00361988">
              <w:rPr>
                <w:noProof/>
                <w:webHidden/>
              </w:rPr>
              <w:t>9</w:t>
            </w:r>
            <w:r>
              <w:rPr>
                <w:noProof/>
                <w:webHidden/>
              </w:rPr>
              <w:fldChar w:fldCharType="end"/>
            </w:r>
          </w:hyperlink>
        </w:p>
        <w:p w14:paraId="5EF2F369" w14:textId="79BC10A5" w:rsidR="00843C1B" w:rsidRDefault="00843C1B">
          <w:pPr>
            <w:pStyle w:val="TOC2"/>
            <w:tabs>
              <w:tab w:val="left" w:pos="880"/>
              <w:tab w:val="right" w:leader="dot" w:pos="9350"/>
            </w:tabs>
            <w:rPr>
              <w:rFonts w:asciiTheme="minorHAnsi" w:eastAsiaTheme="minorEastAsia" w:hAnsiTheme="minorHAnsi"/>
              <w:noProof/>
              <w:sz w:val="22"/>
            </w:rPr>
          </w:pPr>
          <w:hyperlink w:anchor="_Toc120000334" w:history="1">
            <w:r w:rsidRPr="008A0101">
              <w:rPr>
                <w:rStyle w:val="Hyperlink"/>
                <w:noProof/>
              </w:rPr>
              <w:t>3.3.</w:t>
            </w:r>
            <w:r>
              <w:rPr>
                <w:rFonts w:asciiTheme="minorHAnsi" w:eastAsiaTheme="minorEastAsia" w:hAnsiTheme="minorHAnsi"/>
                <w:noProof/>
                <w:sz w:val="22"/>
              </w:rPr>
              <w:tab/>
            </w:r>
            <w:r w:rsidRPr="008A0101">
              <w:rPr>
                <w:rStyle w:val="Hyperlink"/>
                <w:noProof/>
              </w:rPr>
              <w:t>Diagram Alir Pelaksanaan</w:t>
            </w:r>
            <w:r>
              <w:rPr>
                <w:noProof/>
                <w:webHidden/>
              </w:rPr>
              <w:tab/>
            </w:r>
            <w:r>
              <w:rPr>
                <w:noProof/>
                <w:webHidden/>
              </w:rPr>
              <w:fldChar w:fldCharType="begin"/>
            </w:r>
            <w:r>
              <w:rPr>
                <w:noProof/>
                <w:webHidden/>
              </w:rPr>
              <w:instrText xml:space="preserve"> PAGEREF _Toc120000334 \h </w:instrText>
            </w:r>
            <w:r>
              <w:rPr>
                <w:noProof/>
                <w:webHidden/>
              </w:rPr>
            </w:r>
            <w:r>
              <w:rPr>
                <w:noProof/>
                <w:webHidden/>
              </w:rPr>
              <w:fldChar w:fldCharType="separate"/>
            </w:r>
            <w:r w:rsidR="00361988">
              <w:rPr>
                <w:noProof/>
                <w:webHidden/>
              </w:rPr>
              <w:t>10</w:t>
            </w:r>
            <w:r>
              <w:rPr>
                <w:noProof/>
                <w:webHidden/>
              </w:rPr>
              <w:fldChar w:fldCharType="end"/>
            </w:r>
          </w:hyperlink>
        </w:p>
        <w:p w14:paraId="2970FE1B" w14:textId="6B9C990D" w:rsidR="00843C1B" w:rsidRDefault="00843C1B">
          <w:pPr>
            <w:pStyle w:val="TOC3"/>
            <w:tabs>
              <w:tab w:val="left" w:pos="1320"/>
              <w:tab w:val="right" w:leader="dot" w:pos="9350"/>
            </w:tabs>
            <w:rPr>
              <w:rFonts w:asciiTheme="minorHAnsi" w:eastAsiaTheme="minorEastAsia" w:hAnsiTheme="minorHAnsi"/>
              <w:noProof/>
              <w:sz w:val="22"/>
            </w:rPr>
          </w:pPr>
          <w:hyperlink w:anchor="_Toc120000335" w:history="1">
            <w:r w:rsidRPr="008A0101">
              <w:rPr>
                <w:rStyle w:val="Hyperlink"/>
                <w:noProof/>
              </w:rPr>
              <w:t>3.3.1.</w:t>
            </w:r>
            <w:r>
              <w:rPr>
                <w:rFonts w:asciiTheme="minorHAnsi" w:eastAsiaTheme="minorEastAsia" w:hAnsiTheme="minorHAnsi"/>
                <w:noProof/>
                <w:sz w:val="22"/>
              </w:rPr>
              <w:tab/>
            </w:r>
            <w:r w:rsidRPr="008A0101">
              <w:rPr>
                <w:rStyle w:val="Hyperlink"/>
                <w:noProof/>
              </w:rPr>
              <w:t>Identifikasi Masalah</w:t>
            </w:r>
            <w:r>
              <w:rPr>
                <w:noProof/>
                <w:webHidden/>
              </w:rPr>
              <w:tab/>
            </w:r>
            <w:r>
              <w:rPr>
                <w:noProof/>
                <w:webHidden/>
              </w:rPr>
              <w:fldChar w:fldCharType="begin"/>
            </w:r>
            <w:r>
              <w:rPr>
                <w:noProof/>
                <w:webHidden/>
              </w:rPr>
              <w:instrText xml:space="preserve"> PAGEREF _Toc120000335 \h </w:instrText>
            </w:r>
            <w:r>
              <w:rPr>
                <w:noProof/>
                <w:webHidden/>
              </w:rPr>
            </w:r>
            <w:r>
              <w:rPr>
                <w:noProof/>
                <w:webHidden/>
              </w:rPr>
              <w:fldChar w:fldCharType="separate"/>
            </w:r>
            <w:r w:rsidR="00361988">
              <w:rPr>
                <w:noProof/>
                <w:webHidden/>
              </w:rPr>
              <w:t>10</w:t>
            </w:r>
            <w:r>
              <w:rPr>
                <w:noProof/>
                <w:webHidden/>
              </w:rPr>
              <w:fldChar w:fldCharType="end"/>
            </w:r>
          </w:hyperlink>
        </w:p>
        <w:p w14:paraId="6ED1080E" w14:textId="677697CF" w:rsidR="00843C1B" w:rsidRDefault="00843C1B">
          <w:pPr>
            <w:pStyle w:val="TOC3"/>
            <w:tabs>
              <w:tab w:val="left" w:pos="1320"/>
              <w:tab w:val="right" w:leader="dot" w:pos="9350"/>
            </w:tabs>
            <w:rPr>
              <w:rFonts w:asciiTheme="minorHAnsi" w:eastAsiaTheme="minorEastAsia" w:hAnsiTheme="minorHAnsi"/>
              <w:noProof/>
              <w:sz w:val="22"/>
            </w:rPr>
          </w:pPr>
          <w:hyperlink w:anchor="_Toc120000336" w:history="1">
            <w:r w:rsidRPr="008A0101">
              <w:rPr>
                <w:rStyle w:val="Hyperlink"/>
                <w:noProof/>
              </w:rPr>
              <w:t>3.3.2.</w:t>
            </w:r>
            <w:r>
              <w:rPr>
                <w:rFonts w:asciiTheme="minorHAnsi" w:eastAsiaTheme="minorEastAsia" w:hAnsiTheme="minorHAnsi"/>
                <w:noProof/>
                <w:sz w:val="22"/>
              </w:rPr>
              <w:tab/>
            </w:r>
            <w:r w:rsidRPr="008A0101">
              <w:rPr>
                <w:rStyle w:val="Hyperlink"/>
                <w:noProof/>
              </w:rPr>
              <w:t>Studi Literatur / wawancara</w:t>
            </w:r>
            <w:r>
              <w:rPr>
                <w:noProof/>
                <w:webHidden/>
              </w:rPr>
              <w:tab/>
            </w:r>
            <w:r>
              <w:rPr>
                <w:noProof/>
                <w:webHidden/>
              </w:rPr>
              <w:fldChar w:fldCharType="begin"/>
            </w:r>
            <w:r>
              <w:rPr>
                <w:noProof/>
                <w:webHidden/>
              </w:rPr>
              <w:instrText xml:space="preserve"> PAGEREF _Toc120000336 \h </w:instrText>
            </w:r>
            <w:r>
              <w:rPr>
                <w:noProof/>
                <w:webHidden/>
              </w:rPr>
            </w:r>
            <w:r>
              <w:rPr>
                <w:noProof/>
                <w:webHidden/>
              </w:rPr>
              <w:fldChar w:fldCharType="separate"/>
            </w:r>
            <w:r w:rsidR="00361988">
              <w:rPr>
                <w:noProof/>
                <w:webHidden/>
              </w:rPr>
              <w:t>11</w:t>
            </w:r>
            <w:r>
              <w:rPr>
                <w:noProof/>
                <w:webHidden/>
              </w:rPr>
              <w:fldChar w:fldCharType="end"/>
            </w:r>
          </w:hyperlink>
        </w:p>
        <w:p w14:paraId="642EEE68" w14:textId="71CC4AFD" w:rsidR="00843C1B" w:rsidRDefault="00843C1B">
          <w:pPr>
            <w:pStyle w:val="TOC3"/>
            <w:tabs>
              <w:tab w:val="left" w:pos="1320"/>
              <w:tab w:val="right" w:leader="dot" w:pos="9350"/>
            </w:tabs>
            <w:rPr>
              <w:rFonts w:asciiTheme="minorHAnsi" w:eastAsiaTheme="minorEastAsia" w:hAnsiTheme="minorHAnsi"/>
              <w:noProof/>
              <w:sz w:val="22"/>
            </w:rPr>
          </w:pPr>
          <w:hyperlink w:anchor="_Toc120000337" w:history="1">
            <w:r w:rsidRPr="008A0101">
              <w:rPr>
                <w:rStyle w:val="Hyperlink"/>
                <w:noProof/>
              </w:rPr>
              <w:t>3.3.3.</w:t>
            </w:r>
            <w:r>
              <w:rPr>
                <w:rFonts w:asciiTheme="minorHAnsi" w:eastAsiaTheme="minorEastAsia" w:hAnsiTheme="minorHAnsi"/>
                <w:noProof/>
                <w:sz w:val="22"/>
              </w:rPr>
              <w:tab/>
            </w:r>
            <w:r w:rsidRPr="008A0101">
              <w:rPr>
                <w:rStyle w:val="Hyperlink"/>
                <w:noProof/>
              </w:rPr>
              <w:t>Pengumpulan Data</w:t>
            </w:r>
            <w:r>
              <w:rPr>
                <w:noProof/>
                <w:webHidden/>
              </w:rPr>
              <w:tab/>
            </w:r>
            <w:r>
              <w:rPr>
                <w:noProof/>
                <w:webHidden/>
              </w:rPr>
              <w:fldChar w:fldCharType="begin"/>
            </w:r>
            <w:r>
              <w:rPr>
                <w:noProof/>
                <w:webHidden/>
              </w:rPr>
              <w:instrText xml:space="preserve"> PAGEREF _Toc120000337 \h </w:instrText>
            </w:r>
            <w:r>
              <w:rPr>
                <w:noProof/>
                <w:webHidden/>
              </w:rPr>
            </w:r>
            <w:r>
              <w:rPr>
                <w:noProof/>
                <w:webHidden/>
              </w:rPr>
              <w:fldChar w:fldCharType="separate"/>
            </w:r>
            <w:r w:rsidR="00361988">
              <w:rPr>
                <w:noProof/>
                <w:webHidden/>
              </w:rPr>
              <w:t>11</w:t>
            </w:r>
            <w:r>
              <w:rPr>
                <w:noProof/>
                <w:webHidden/>
              </w:rPr>
              <w:fldChar w:fldCharType="end"/>
            </w:r>
          </w:hyperlink>
        </w:p>
        <w:p w14:paraId="777CE637" w14:textId="6C2393FD" w:rsidR="00843C1B" w:rsidRDefault="00843C1B">
          <w:pPr>
            <w:pStyle w:val="TOC3"/>
            <w:tabs>
              <w:tab w:val="left" w:pos="1320"/>
              <w:tab w:val="right" w:leader="dot" w:pos="9350"/>
            </w:tabs>
            <w:rPr>
              <w:rFonts w:asciiTheme="minorHAnsi" w:eastAsiaTheme="minorEastAsia" w:hAnsiTheme="minorHAnsi"/>
              <w:noProof/>
              <w:sz w:val="22"/>
            </w:rPr>
          </w:pPr>
          <w:hyperlink w:anchor="_Toc120000338" w:history="1">
            <w:r w:rsidRPr="008A0101">
              <w:rPr>
                <w:rStyle w:val="Hyperlink"/>
                <w:noProof/>
              </w:rPr>
              <w:t>3.3.4.</w:t>
            </w:r>
            <w:r>
              <w:rPr>
                <w:rFonts w:asciiTheme="minorHAnsi" w:eastAsiaTheme="minorEastAsia" w:hAnsiTheme="minorHAnsi"/>
                <w:noProof/>
                <w:sz w:val="22"/>
              </w:rPr>
              <w:tab/>
            </w:r>
            <w:r w:rsidRPr="008A0101">
              <w:rPr>
                <w:rStyle w:val="Hyperlink"/>
                <w:noProof/>
              </w:rPr>
              <w:t>Perancangan Sistem</w:t>
            </w:r>
            <w:r>
              <w:rPr>
                <w:noProof/>
                <w:webHidden/>
              </w:rPr>
              <w:tab/>
            </w:r>
            <w:r>
              <w:rPr>
                <w:noProof/>
                <w:webHidden/>
              </w:rPr>
              <w:fldChar w:fldCharType="begin"/>
            </w:r>
            <w:r>
              <w:rPr>
                <w:noProof/>
                <w:webHidden/>
              </w:rPr>
              <w:instrText xml:space="preserve"> PAGEREF _Toc120000338 \h </w:instrText>
            </w:r>
            <w:r>
              <w:rPr>
                <w:noProof/>
                <w:webHidden/>
              </w:rPr>
            </w:r>
            <w:r>
              <w:rPr>
                <w:noProof/>
                <w:webHidden/>
              </w:rPr>
              <w:fldChar w:fldCharType="separate"/>
            </w:r>
            <w:r w:rsidR="00361988">
              <w:rPr>
                <w:noProof/>
                <w:webHidden/>
              </w:rPr>
              <w:t>11</w:t>
            </w:r>
            <w:r>
              <w:rPr>
                <w:noProof/>
                <w:webHidden/>
              </w:rPr>
              <w:fldChar w:fldCharType="end"/>
            </w:r>
          </w:hyperlink>
        </w:p>
        <w:p w14:paraId="0D98D567" w14:textId="61351490" w:rsidR="00843C1B" w:rsidRDefault="00843C1B">
          <w:pPr>
            <w:pStyle w:val="TOC1"/>
            <w:tabs>
              <w:tab w:val="right" w:leader="dot" w:pos="9350"/>
            </w:tabs>
            <w:rPr>
              <w:rFonts w:asciiTheme="minorHAnsi" w:eastAsiaTheme="minorEastAsia" w:hAnsiTheme="minorHAnsi"/>
              <w:noProof/>
              <w:sz w:val="22"/>
            </w:rPr>
          </w:pPr>
          <w:hyperlink w:anchor="_Toc120000339" w:history="1">
            <w:r w:rsidRPr="008A0101">
              <w:rPr>
                <w:rStyle w:val="Hyperlink"/>
                <w:noProof/>
              </w:rPr>
              <w:t>DAFTAR PUSTAKA</w:t>
            </w:r>
            <w:r>
              <w:rPr>
                <w:noProof/>
                <w:webHidden/>
              </w:rPr>
              <w:tab/>
            </w:r>
            <w:r>
              <w:rPr>
                <w:noProof/>
                <w:webHidden/>
              </w:rPr>
              <w:fldChar w:fldCharType="begin"/>
            </w:r>
            <w:r>
              <w:rPr>
                <w:noProof/>
                <w:webHidden/>
              </w:rPr>
              <w:instrText xml:space="preserve"> PAGEREF _Toc120000339 \h </w:instrText>
            </w:r>
            <w:r>
              <w:rPr>
                <w:noProof/>
                <w:webHidden/>
              </w:rPr>
            </w:r>
            <w:r>
              <w:rPr>
                <w:noProof/>
                <w:webHidden/>
              </w:rPr>
              <w:fldChar w:fldCharType="separate"/>
            </w:r>
            <w:r w:rsidR="00361988">
              <w:rPr>
                <w:noProof/>
                <w:webHidden/>
              </w:rPr>
              <w:t>13</w:t>
            </w:r>
            <w:r>
              <w:rPr>
                <w:noProof/>
                <w:webHidden/>
              </w:rPr>
              <w:fldChar w:fldCharType="end"/>
            </w:r>
          </w:hyperlink>
        </w:p>
        <w:p w14:paraId="0DB7507C" w14:textId="6E513422" w:rsidR="00C16143" w:rsidRDefault="00C16143">
          <w:r>
            <w:rPr>
              <w:b/>
              <w:bCs/>
              <w:noProof/>
            </w:rPr>
            <w:fldChar w:fldCharType="end"/>
          </w:r>
        </w:p>
      </w:sdtContent>
    </w:sdt>
    <w:p w14:paraId="758F9779" w14:textId="77777777" w:rsidR="00C475C5" w:rsidRDefault="009D3EDB">
      <w:pPr>
        <w:rPr>
          <w:rFonts w:cs="Times New Roman"/>
          <w:b/>
          <w:sz w:val="32"/>
        </w:rPr>
        <w:sectPr w:rsidR="00C475C5" w:rsidSect="00C475C5">
          <w:footerReference w:type="default" r:id="rId9"/>
          <w:pgSz w:w="12240" w:h="15840"/>
          <w:pgMar w:top="1440" w:right="1440" w:bottom="1440" w:left="1440" w:header="720" w:footer="720" w:gutter="0"/>
          <w:pgNumType w:fmt="lowerRoman" w:start="1"/>
          <w:cols w:space="720"/>
          <w:docGrid w:linePitch="360"/>
        </w:sectPr>
      </w:pPr>
      <w:r>
        <w:rPr>
          <w:rFonts w:cs="Times New Roman"/>
          <w:b/>
          <w:sz w:val="32"/>
        </w:rPr>
        <w:br w:type="page"/>
      </w:r>
    </w:p>
    <w:p w14:paraId="1DEA0C83" w14:textId="77777777" w:rsidR="00845B82" w:rsidRDefault="00A22121" w:rsidP="009D3EDB">
      <w:pPr>
        <w:pStyle w:val="Heading1"/>
        <w:spacing w:line="240" w:lineRule="auto"/>
        <w:jc w:val="center"/>
      </w:pPr>
      <w:bookmarkStart w:id="2" w:name="_Toc120000314"/>
      <w:r>
        <w:lastRenderedPageBreak/>
        <w:t>BAB 1</w:t>
      </w:r>
      <w:bookmarkEnd w:id="2"/>
    </w:p>
    <w:p w14:paraId="36EEB154" w14:textId="77777777" w:rsidR="00A22121" w:rsidRDefault="00A22121" w:rsidP="00A22121">
      <w:pPr>
        <w:pStyle w:val="Heading1"/>
        <w:spacing w:line="240" w:lineRule="auto"/>
        <w:jc w:val="center"/>
      </w:pPr>
      <w:bookmarkStart w:id="3" w:name="_Toc120000315"/>
      <w:r>
        <w:t>PENDAHULU</w:t>
      </w:r>
      <w:r w:rsidRPr="00A22121">
        <w:t>AN</w:t>
      </w:r>
      <w:bookmarkEnd w:id="3"/>
    </w:p>
    <w:p w14:paraId="7E15BA64" w14:textId="77777777" w:rsidR="00A22121" w:rsidRPr="00A22121" w:rsidRDefault="00A22121" w:rsidP="00A22121"/>
    <w:p w14:paraId="6BB8A1B4" w14:textId="79819FE4" w:rsidR="00A22121" w:rsidRDefault="00A22121" w:rsidP="00A22121">
      <w:pPr>
        <w:pStyle w:val="Heading2"/>
        <w:numPr>
          <w:ilvl w:val="1"/>
          <w:numId w:val="1"/>
        </w:numPr>
      </w:pPr>
      <w:bookmarkStart w:id="4" w:name="_Toc120000316"/>
      <w:r>
        <w:t>Latar Belakang</w:t>
      </w:r>
      <w:bookmarkEnd w:id="4"/>
    </w:p>
    <w:p w14:paraId="7CDFD8E6" w14:textId="77777777" w:rsidR="00A21382" w:rsidRPr="00A21382" w:rsidRDefault="00A21382" w:rsidP="00A21382"/>
    <w:p w14:paraId="2520716D" w14:textId="77777777" w:rsidR="00A22121" w:rsidRDefault="00A22121" w:rsidP="00A21382">
      <w:pPr>
        <w:spacing w:line="276" w:lineRule="auto"/>
        <w:ind w:left="720" w:firstLine="720"/>
      </w:pPr>
      <w:r>
        <w:t xml:space="preserve">Proses penjualan pada umumnya dilakukan dengan bertemu langsung antara pelanggan dan </w:t>
      </w:r>
      <w:proofErr w:type="gramStart"/>
      <w:r>
        <w:t>penjual.Proses</w:t>
      </w:r>
      <w:proofErr w:type="gramEnd"/>
      <w:r>
        <w:t xml:space="preserve"> ini lazim dilakukan karena pada dasarnya selama ini dilakukan seperti itu. Pada saat ini, Toko </w:t>
      </w:r>
      <w:r w:rsidR="00002906">
        <w:t xml:space="preserve">Vape Kota Sorong </w:t>
      </w:r>
      <w:r>
        <w:t xml:space="preserve">belum menggunakan fasilitas internet sehingga kesulitan dalam menawarkan produk kepada pelanggan yang berada di luar kota. Selain itu, juga bisa mengakibatkan dampak yang berpengaruh kepada proses penjualan produk yaitu ketidaktahuan pelanggan yang berada di luar kota akan keberadaan Toko </w:t>
      </w:r>
      <w:r w:rsidR="00002906">
        <w:t>Vape Kota Sorong</w:t>
      </w:r>
      <w:r>
        <w:t xml:space="preserve">.  Proses penjualan di </w:t>
      </w:r>
      <w:r w:rsidR="00002906">
        <w:t xml:space="preserve">Vape </w:t>
      </w:r>
      <w:r>
        <w:t xml:space="preserve">akan hanya dilakukan apabila terdapat pelanggan yang datang ke toko tersebut, sementara banyak pelanggan yang di </w:t>
      </w:r>
      <w:r w:rsidR="00002906">
        <w:t xml:space="preserve">kabupaten </w:t>
      </w:r>
      <w:r>
        <w:t xml:space="preserve">tidak bisa datang atau tidak tahu keberadaan Toko </w:t>
      </w:r>
      <w:r w:rsidR="00002906">
        <w:t>Vape tersebut</w:t>
      </w:r>
      <w:r>
        <w:t xml:space="preserve">. Dengan sistem </w:t>
      </w:r>
      <w:proofErr w:type="gramStart"/>
      <w:r>
        <w:t xml:space="preserve">yang </w:t>
      </w:r>
      <w:r w:rsidR="00002906">
        <w:t xml:space="preserve"> </w:t>
      </w:r>
      <w:r>
        <w:t>seperti</w:t>
      </w:r>
      <w:proofErr w:type="gramEnd"/>
      <w:r>
        <w:t xml:space="preserve"> itu proses transaksi berlangsung secara lambat dan tidak efisien, baik dari segi biaya maupun waktu. Untuk itu diperluk</w:t>
      </w:r>
      <w:r w:rsidR="00002906">
        <w:t xml:space="preserve">an sebuah sistem informasi yang </w:t>
      </w:r>
      <w:r>
        <w:t xml:space="preserve">dapat mempermudah jalannya suatu transaksi penjualan dan sebagai ajang promosi, sehingga diharapkan dapat meningkatkan penjualan pada perusahaan tersebut dan bersaing dengan perusahaan-perusahaan lainnya. </w:t>
      </w:r>
    </w:p>
    <w:p w14:paraId="4922B47D" w14:textId="76EEF5B3" w:rsidR="00A22121" w:rsidRDefault="00A22121" w:rsidP="00A21382">
      <w:pPr>
        <w:spacing w:line="276" w:lineRule="auto"/>
        <w:ind w:left="720" w:firstLine="720"/>
      </w:pPr>
      <w:r>
        <w:t xml:space="preserve"> Bisnis ini bertujuan untuk meningkatkan pemasaran, penjualan dan kepercayaan konsumen dalam menjalankan bisnis. Oleh karena itu, untuk mendapatkan kepercayaan dari konsumen, Toko </w:t>
      </w:r>
      <w:r w:rsidR="00002906">
        <w:t xml:space="preserve">Vape </w:t>
      </w:r>
      <w:r>
        <w:t xml:space="preserve">memerlukan </w:t>
      </w:r>
      <w:r w:rsidR="00002906">
        <w:t>a</w:t>
      </w:r>
      <w:r>
        <w:t xml:space="preserve">resmi yang dimiliki oleh bisnis ini. Dengan menggunakan </w:t>
      </w:r>
      <w:r w:rsidR="00002906">
        <w:t>aplikasi</w:t>
      </w:r>
      <w:r>
        <w:t xml:space="preserve"> penjualan (e-</w:t>
      </w:r>
      <w:proofErr w:type="gramStart"/>
      <w:r>
        <w:t>commerce)  mempermudah</w:t>
      </w:r>
      <w:proofErr w:type="gramEnd"/>
      <w:r>
        <w:t xml:space="preserve"> dalam memberikan informasi produk-produk yang tersedia kepada calon pembeli (masyarakat umum). Kemudian memudahkan user untuk mendapatkan informasi yang up to date melalui internet mengenai produk-produk </w:t>
      </w:r>
      <w:r w:rsidR="00002906">
        <w:t xml:space="preserve">Vapir </w:t>
      </w:r>
      <w:r>
        <w:t xml:space="preserve">tanpa harus datang ke toko atau pusat perbelanjaan. Selain itu dengan sistem informasi berbasis </w:t>
      </w:r>
      <w:r w:rsidR="00002906">
        <w:t xml:space="preserve">Android </w:t>
      </w:r>
      <w:r>
        <w:t xml:space="preserve">dapat mempermudah user dalam melakukan pemesanan maupun pembelian, sehingga user lebih nyaman dan tanpa harus kehilangan waktu untuk datang langsung ke toko. Dan terakhir dengan sistem informasi berbasis </w:t>
      </w:r>
      <w:r w:rsidR="00A21382">
        <w:t>android</w:t>
      </w:r>
      <w:r>
        <w:t xml:space="preserve"> dapat meningkatkan efektifitas dan efisiensi dalam pengolahan datanya</w:t>
      </w:r>
      <w:r w:rsidR="00A21382">
        <w:t xml:space="preserve">. </w:t>
      </w:r>
      <w:r>
        <w:t xml:space="preserve">yang ada di daftar pustaka. Tujuan dari penelitian ini mampu menyelesaikan permasalahan bagaimana merancang sebuah sistem informasi penjualan berbasis </w:t>
      </w:r>
      <w:r w:rsidR="00A21382">
        <w:t>android</w:t>
      </w:r>
      <w:r>
        <w:t xml:space="preserve"> yang mampu mempermudah penyebaran informasi </w:t>
      </w:r>
      <w:proofErr w:type="gramStart"/>
      <w:r>
        <w:t>produk,  memudahkan</w:t>
      </w:r>
      <w:proofErr w:type="gramEnd"/>
      <w:r>
        <w:t xml:space="preserve"> penjualan tanpa harus datang ke lokasi Toko </w:t>
      </w:r>
      <w:r w:rsidR="00A21382">
        <w:t xml:space="preserve">Vape, </w:t>
      </w:r>
      <w:r>
        <w:t xml:space="preserve">serta pembuatan laporan yang tepat dan akurat dan kontrol pemilik Toko </w:t>
      </w:r>
      <w:r w:rsidR="00A21382">
        <w:t>Vape Kota Sorong</w:t>
      </w:r>
      <w:r>
        <w:t xml:space="preserve"> dapat dengan </w:t>
      </w:r>
      <w:r w:rsidR="00A21382">
        <w:t>android</w:t>
      </w:r>
      <w:r>
        <w:t xml:space="preserve">. Dalam pengembangan perangkat lunak, peneliti menggunakan teknik pengembangan perangkat lunak agile. </w:t>
      </w:r>
      <w:r>
        <w:lastRenderedPageBreak/>
        <w:t>Pengembangan perangkat lunak agile sendiri saat ini sedang menjadi tren dengan beberapa manfaat untuk mempermudah pengembangan sistem</w:t>
      </w:r>
      <w:r w:rsidR="00A21382">
        <w:t xml:space="preserve"> </w:t>
      </w:r>
      <w:r>
        <w:t>informasi. Salah satu manfaatnya adalah anggota tim dapat bekerja sama dan saling memodifikasi selama</w:t>
      </w:r>
      <w:r w:rsidR="00A21382">
        <w:t xml:space="preserve"> </w:t>
      </w:r>
      <w:r>
        <w:t>pengembangan. Hal ini cenderung mengurangi waktu pengembangan sistem informasi dan memungkinkan</w:t>
      </w:r>
      <w:r w:rsidR="00A21382">
        <w:t xml:space="preserve"> </w:t>
      </w:r>
      <w:r>
        <w:t>mereka untuk dengan cepat beradaptasi dengan segala bentuk perubahan pengembangan tanpa mengurangi</w:t>
      </w:r>
      <w:r w:rsidR="00A21382">
        <w:t xml:space="preserve"> </w:t>
      </w:r>
      <w:r>
        <w:t xml:space="preserve">kualitas dan dampak dari sistem informasi. Metode Agile adalah salah satu metode yang paling </w:t>
      </w:r>
      <w:r w:rsidRPr="00A21382">
        <w:t>populer</w:t>
      </w:r>
      <w:r w:rsidR="00A21382">
        <w:t xml:space="preserve"> </w:t>
      </w:r>
      <w:r w:rsidRPr="00A21382">
        <w:t>karena</w:t>
      </w:r>
      <w:r>
        <w:t xml:space="preserve"> fleksibilitasnya, dan menjadi salah satu pilihan untuk penelitian ini karena memungkinkan pengembang</w:t>
      </w:r>
      <w:r w:rsidR="00A21382">
        <w:t xml:space="preserve"> </w:t>
      </w:r>
      <w:r>
        <w:t xml:space="preserve">untuk kembali ke fase sebelumnya jika diperlukan </w:t>
      </w:r>
      <w:proofErr w:type="gramStart"/>
      <w:r>
        <w:t>perubahan .</w:t>
      </w:r>
      <w:proofErr w:type="gramEnd"/>
    </w:p>
    <w:p w14:paraId="583360C6" w14:textId="3DD62AA9" w:rsidR="00A21382" w:rsidRDefault="00A21382" w:rsidP="00A21382">
      <w:pPr>
        <w:pStyle w:val="Heading2"/>
        <w:numPr>
          <w:ilvl w:val="1"/>
          <w:numId w:val="1"/>
        </w:numPr>
      </w:pPr>
      <w:bookmarkStart w:id="5" w:name="_Toc120000317"/>
      <w:r>
        <w:t>Rumusan Masalah</w:t>
      </w:r>
      <w:bookmarkEnd w:id="5"/>
    </w:p>
    <w:p w14:paraId="174E5AA4" w14:textId="3290DF20" w:rsidR="00A21382" w:rsidRDefault="00A21382" w:rsidP="00A21382">
      <w:pPr>
        <w:spacing w:line="276" w:lineRule="auto"/>
        <w:ind w:left="720" w:firstLine="720"/>
      </w:pPr>
      <w:r w:rsidRPr="00A21382">
        <w:t>Dari latar belakang diatas, maka diambil masalah sebagai berikut, Bagaimana Membangun aplikasi berbasis android untuk membantu dalam Penjualan Vape Di Kota Sorong</w:t>
      </w:r>
    </w:p>
    <w:p w14:paraId="7ACC93EE" w14:textId="4A7CB4D0" w:rsidR="00A21382" w:rsidRDefault="00A21382" w:rsidP="00A21382">
      <w:pPr>
        <w:pStyle w:val="Heading2"/>
        <w:numPr>
          <w:ilvl w:val="1"/>
          <w:numId w:val="1"/>
        </w:numPr>
      </w:pPr>
      <w:bookmarkStart w:id="6" w:name="_Toc120000318"/>
      <w:r>
        <w:t>Tujuan Penelitian</w:t>
      </w:r>
      <w:bookmarkEnd w:id="6"/>
    </w:p>
    <w:p w14:paraId="2D316A61" w14:textId="7FB6C16E" w:rsidR="00A21382" w:rsidRDefault="00A21382" w:rsidP="00A21382">
      <w:pPr>
        <w:ind w:left="720" w:firstLine="720"/>
      </w:pPr>
      <w:r w:rsidRPr="00A21382">
        <w:t>Adapun tujuan dari pembuatan aplikasi ini adalah untuk menghasilkan aplikasi</w:t>
      </w:r>
      <w:r>
        <w:t xml:space="preserve"> </w:t>
      </w:r>
      <w:r w:rsidRPr="00A21382">
        <w:t xml:space="preserve">berbasis </w:t>
      </w:r>
      <w:r>
        <w:t>android</w:t>
      </w:r>
      <w:r w:rsidRPr="00A21382">
        <w:t xml:space="preserve"> yang mampu memberikan informasi</w:t>
      </w:r>
      <w:r>
        <w:t xml:space="preserve"> penjualan Vape di Kota Sorong</w:t>
      </w:r>
    </w:p>
    <w:p w14:paraId="212788AE" w14:textId="4080D31F" w:rsidR="00A21382" w:rsidRDefault="00A21382" w:rsidP="00A21382">
      <w:pPr>
        <w:pStyle w:val="Heading2"/>
        <w:numPr>
          <w:ilvl w:val="1"/>
          <w:numId w:val="1"/>
        </w:numPr>
      </w:pPr>
      <w:bookmarkStart w:id="7" w:name="_Toc120000319"/>
      <w:r>
        <w:t>Manfaat Penelitian</w:t>
      </w:r>
      <w:bookmarkEnd w:id="7"/>
    </w:p>
    <w:p w14:paraId="293028CD" w14:textId="4095A459" w:rsidR="00A21382" w:rsidRDefault="00A21382" w:rsidP="00A21382">
      <w:pPr>
        <w:ind w:left="720"/>
      </w:pPr>
      <w:r>
        <w:t xml:space="preserve">Manfaat penelitian sebagai </w:t>
      </w:r>
      <w:proofErr w:type="gramStart"/>
      <w:r>
        <w:t>berikut :</w:t>
      </w:r>
      <w:proofErr w:type="gramEnd"/>
    </w:p>
    <w:p w14:paraId="47CED3FB" w14:textId="07E2E0BE" w:rsidR="00A21382" w:rsidRDefault="00A21382" w:rsidP="00A21382">
      <w:pPr>
        <w:pStyle w:val="ListParagraph"/>
        <w:numPr>
          <w:ilvl w:val="0"/>
          <w:numId w:val="2"/>
        </w:numPr>
      </w:pPr>
      <w:r>
        <w:t>Masyarakat dapat mengetahui informasi tentang penjualan vape</w:t>
      </w:r>
    </w:p>
    <w:p w14:paraId="1F8DED6D" w14:textId="7395C14C" w:rsidR="00A21382" w:rsidRDefault="00A21382" w:rsidP="00A21382">
      <w:pPr>
        <w:pStyle w:val="ListParagraph"/>
        <w:numPr>
          <w:ilvl w:val="0"/>
          <w:numId w:val="2"/>
        </w:numPr>
      </w:pPr>
      <w:r>
        <w:t>Membantu masyarakat yang kesusahan mencari vape</w:t>
      </w:r>
    </w:p>
    <w:p w14:paraId="53258216" w14:textId="39F9320B" w:rsidR="00A21382" w:rsidRDefault="00A21382" w:rsidP="00A21382">
      <w:pPr>
        <w:pStyle w:val="ListParagraph"/>
        <w:numPr>
          <w:ilvl w:val="0"/>
          <w:numId w:val="2"/>
        </w:numPr>
      </w:pPr>
      <w:r>
        <w:t xml:space="preserve">Mempermudah transaksi </w:t>
      </w:r>
      <w:r w:rsidR="007B0B87">
        <w:t>antara penjual dan pembeli</w:t>
      </w:r>
    </w:p>
    <w:p w14:paraId="2801AF4F" w14:textId="34D4704A" w:rsidR="007B0B87" w:rsidRDefault="007B0B87">
      <w:r>
        <w:br w:type="page"/>
      </w:r>
    </w:p>
    <w:p w14:paraId="2913B040" w14:textId="77777777" w:rsidR="007B0B87" w:rsidRDefault="007B0B87" w:rsidP="007B0B87">
      <w:pPr>
        <w:pStyle w:val="Heading1"/>
        <w:spacing w:line="240" w:lineRule="auto"/>
        <w:jc w:val="center"/>
      </w:pPr>
      <w:bookmarkStart w:id="8" w:name="_Toc120000320"/>
      <w:r>
        <w:lastRenderedPageBreak/>
        <w:t>BAB 2</w:t>
      </w:r>
      <w:bookmarkEnd w:id="8"/>
      <w:r>
        <w:t xml:space="preserve"> </w:t>
      </w:r>
    </w:p>
    <w:p w14:paraId="54E49D59" w14:textId="13250FF9" w:rsidR="007B0B87" w:rsidRDefault="007B0B87" w:rsidP="007B0B87">
      <w:pPr>
        <w:pStyle w:val="Heading1"/>
        <w:tabs>
          <w:tab w:val="center" w:pos="4680"/>
          <w:tab w:val="left" w:pos="7828"/>
        </w:tabs>
        <w:spacing w:line="240" w:lineRule="auto"/>
      </w:pPr>
      <w:r>
        <w:tab/>
      </w:r>
      <w:bookmarkStart w:id="9" w:name="_Toc120000321"/>
      <w:r>
        <w:t>TINJAU PUSTAKA</w:t>
      </w:r>
      <w:bookmarkEnd w:id="9"/>
      <w:r>
        <w:tab/>
      </w:r>
    </w:p>
    <w:p w14:paraId="0FE28745" w14:textId="77777777" w:rsidR="007B0B87" w:rsidRPr="007B0B87" w:rsidRDefault="007B0B87" w:rsidP="007B0B87"/>
    <w:p w14:paraId="5D7162E9" w14:textId="686F5BEA" w:rsidR="007B0B87" w:rsidRDefault="007B0B87" w:rsidP="007B0B87">
      <w:pPr>
        <w:pStyle w:val="Heading2"/>
      </w:pPr>
      <w:bookmarkStart w:id="10" w:name="_Toc120000322"/>
      <w:r>
        <w:t>2.1 Penelitian Terdahulu</w:t>
      </w:r>
      <w:bookmarkEnd w:id="10"/>
    </w:p>
    <w:p w14:paraId="1326077D" w14:textId="3863C4FD" w:rsidR="007B0B87" w:rsidRDefault="007B0B87" w:rsidP="007B0B87">
      <w:pPr>
        <w:spacing w:line="276" w:lineRule="auto"/>
        <w:ind w:left="720" w:firstLine="720"/>
      </w:pPr>
      <w:r w:rsidRPr="007B0B87">
        <w:t>Penelitian terdahulu ini menjadi salah satu acuan untuk penulis dalam melakukan penelitian sehingga penulis dapat memperbanyak teori yang digunakan dalam mengkaji penelitian yang dilakukan. Dari penelitian terdahulu, penulis tidak menemukan peenlitian dengan judul yang sama seperti judul penelitian penulis. Akan tetapi penulis mengangkat beberapa penelitian sebagai referensi dalam memperdalam bahan kajian pada penelitian penulis. Berikut merupakan penelitian terdahulu berupa beberapa urnal terkait dengan penelitian yang dilakukan penulis.</w:t>
      </w:r>
    </w:p>
    <w:p w14:paraId="036AB7AE" w14:textId="77777777" w:rsidR="007B0B87" w:rsidRPr="007B0B87" w:rsidRDefault="007B0B87" w:rsidP="007B0B87">
      <w:pPr>
        <w:spacing w:line="276" w:lineRule="auto"/>
      </w:pPr>
      <w:r>
        <w:tab/>
      </w:r>
    </w:p>
    <w:tbl>
      <w:tblPr>
        <w:tblStyle w:val="TableGrid"/>
        <w:tblW w:w="0" w:type="auto"/>
        <w:tblLook w:val="04A0" w:firstRow="1" w:lastRow="0" w:firstColumn="1" w:lastColumn="0" w:noHBand="0" w:noVBand="1"/>
      </w:tblPr>
      <w:tblGrid>
        <w:gridCol w:w="625"/>
        <w:gridCol w:w="2250"/>
        <w:gridCol w:w="2340"/>
        <w:gridCol w:w="2172"/>
        <w:gridCol w:w="1963"/>
      </w:tblGrid>
      <w:tr w:rsidR="007B0B87" w14:paraId="7CC14F9B" w14:textId="77777777" w:rsidTr="00C475C5">
        <w:tc>
          <w:tcPr>
            <w:tcW w:w="625" w:type="dxa"/>
            <w:shd w:val="clear" w:color="auto" w:fill="00B0F0"/>
          </w:tcPr>
          <w:p w14:paraId="4E26F98D" w14:textId="291F6754" w:rsidR="007B0B87" w:rsidRPr="007B0B87" w:rsidRDefault="007B0B87" w:rsidP="007B0B87">
            <w:pPr>
              <w:spacing w:line="276" w:lineRule="auto"/>
              <w:jc w:val="center"/>
              <w:rPr>
                <w:b/>
                <w:bCs/>
              </w:rPr>
            </w:pPr>
            <w:r>
              <w:rPr>
                <w:b/>
                <w:bCs/>
              </w:rPr>
              <w:t>NO</w:t>
            </w:r>
          </w:p>
        </w:tc>
        <w:tc>
          <w:tcPr>
            <w:tcW w:w="2250" w:type="dxa"/>
            <w:shd w:val="clear" w:color="auto" w:fill="00B0F0"/>
          </w:tcPr>
          <w:p w14:paraId="48406439" w14:textId="43D2A8EB" w:rsidR="007B0B87" w:rsidRPr="007B0B87" w:rsidRDefault="007B0B87" w:rsidP="007B0B87">
            <w:pPr>
              <w:spacing w:line="276" w:lineRule="auto"/>
              <w:jc w:val="center"/>
              <w:rPr>
                <w:b/>
                <w:bCs/>
              </w:rPr>
            </w:pPr>
            <w:r>
              <w:rPr>
                <w:b/>
                <w:bCs/>
              </w:rPr>
              <w:t>JURNAL</w:t>
            </w:r>
          </w:p>
        </w:tc>
        <w:tc>
          <w:tcPr>
            <w:tcW w:w="2340" w:type="dxa"/>
            <w:shd w:val="clear" w:color="auto" w:fill="00B0F0"/>
          </w:tcPr>
          <w:p w14:paraId="6951BBEA" w14:textId="1DC03D55" w:rsidR="007B0B87" w:rsidRPr="007B0B87" w:rsidRDefault="007B0B87" w:rsidP="007B0B87">
            <w:pPr>
              <w:spacing w:line="276" w:lineRule="auto"/>
              <w:jc w:val="center"/>
              <w:rPr>
                <w:b/>
                <w:bCs/>
              </w:rPr>
            </w:pPr>
            <w:r>
              <w:rPr>
                <w:b/>
                <w:bCs/>
              </w:rPr>
              <w:t>KELEBIHAN</w:t>
            </w:r>
          </w:p>
        </w:tc>
        <w:tc>
          <w:tcPr>
            <w:tcW w:w="2172" w:type="dxa"/>
            <w:shd w:val="clear" w:color="auto" w:fill="00B0F0"/>
          </w:tcPr>
          <w:p w14:paraId="7FA2FEB5" w14:textId="60E1F652" w:rsidR="007B0B87" w:rsidRPr="007B0B87" w:rsidRDefault="007B0B87" w:rsidP="007B0B87">
            <w:pPr>
              <w:spacing w:line="276" w:lineRule="auto"/>
              <w:jc w:val="center"/>
              <w:rPr>
                <w:b/>
                <w:bCs/>
              </w:rPr>
            </w:pPr>
            <w:r>
              <w:rPr>
                <w:b/>
                <w:bCs/>
              </w:rPr>
              <w:t>KEKURANGAN</w:t>
            </w:r>
          </w:p>
        </w:tc>
        <w:tc>
          <w:tcPr>
            <w:tcW w:w="1963" w:type="dxa"/>
            <w:shd w:val="clear" w:color="auto" w:fill="00B0F0"/>
          </w:tcPr>
          <w:p w14:paraId="2B126BE1" w14:textId="2CEC6B1B" w:rsidR="007B0B87" w:rsidRPr="007B0B87" w:rsidRDefault="007B0B87" w:rsidP="007B0B87">
            <w:pPr>
              <w:spacing w:line="276" w:lineRule="auto"/>
              <w:jc w:val="center"/>
              <w:rPr>
                <w:b/>
                <w:bCs/>
              </w:rPr>
            </w:pPr>
            <w:r>
              <w:rPr>
                <w:b/>
                <w:bCs/>
              </w:rPr>
              <w:t>KEUNGGULAN</w:t>
            </w:r>
          </w:p>
        </w:tc>
      </w:tr>
      <w:tr w:rsidR="007B0B87" w14:paraId="513A6521" w14:textId="77777777" w:rsidTr="00D264EC">
        <w:tc>
          <w:tcPr>
            <w:tcW w:w="625" w:type="dxa"/>
          </w:tcPr>
          <w:p w14:paraId="1F17E858" w14:textId="5FE5B6DC" w:rsidR="007B0B87" w:rsidRDefault="007B0B87" w:rsidP="007B0B87">
            <w:pPr>
              <w:spacing w:line="276" w:lineRule="auto"/>
              <w:jc w:val="center"/>
            </w:pPr>
            <w:r>
              <w:t>1</w:t>
            </w:r>
          </w:p>
        </w:tc>
        <w:tc>
          <w:tcPr>
            <w:tcW w:w="2250" w:type="dxa"/>
          </w:tcPr>
          <w:p w14:paraId="036D6815" w14:textId="77777777" w:rsidR="00D264EC" w:rsidRDefault="00D264EC" w:rsidP="00D264EC">
            <w:pPr>
              <w:spacing w:line="276" w:lineRule="auto"/>
            </w:pPr>
            <w:r>
              <w:t>PERANCANGAN DAN IMPLEMENTASI E-COMMERCE</w:t>
            </w:r>
          </w:p>
          <w:p w14:paraId="12987D21" w14:textId="77777777" w:rsidR="00D264EC" w:rsidRDefault="00D264EC" w:rsidP="00D264EC">
            <w:pPr>
              <w:spacing w:line="276" w:lineRule="auto"/>
            </w:pPr>
            <w:r>
              <w:t>UNTUK PENJUALAN BAJU ONLINE BERBASIS ANDROID.</w:t>
            </w:r>
          </w:p>
          <w:p w14:paraId="2EF96FAB" w14:textId="77777777" w:rsidR="00D264EC" w:rsidRDefault="00D264EC" w:rsidP="00D264EC">
            <w:pPr>
              <w:spacing w:line="276" w:lineRule="auto"/>
            </w:pPr>
            <w:r w:rsidRPr="00D264EC">
              <w:t xml:space="preserve">Abdi Pandu Kusuma, Kurniawan Agus </w:t>
            </w:r>
            <w:proofErr w:type="gramStart"/>
            <w:r w:rsidRPr="00D264EC">
              <w:t xml:space="preserve">Prasetya </w:t>
            </w:r>
            <w:r>
              <w:t>.</w:t>
            </w:r>
            <w:proofErr w:type="gramEnd"/>
          </w:p>
          <w:p w14:paraId="73393555" w14:textId="6E08DA8F" w:rsidR="00D264EC" w:rsidRDefault="00D264EC" w:rsidP="00D264EC">
            <w:pPr>
              <w:spacing w:line="276" w:lineRule="auto"/>
            </w:pPr>
            <w:r>
              <w:t>2017</w:t>
            </w:r>
          </w:p>
        </w:tc>
        <w:tc>
          <w:tcPr>
            <w:tcW w:w="2340" w:type="dxa"/>
          </w:tcPr>
          <w:p w14:paraId="74BFF503" w14:textId="0D58A164" w:rsidR="007B0B87" w:rsidRDefault="00D264EC" w:rsidP="007B0B87">
            <w:pPr>
              <w:spacing w:line="276" w:lineRule="auto"/>
            </w:pPr>
            <w:r>
              <w:t>Pada jurnal ini menyediakan sistem informasi penjualan baju berbasis android yang dapat membantu Toko dalam menjual dan memasarkan barang dagang dengan mudah tanpa masyarakat harus datang ke toko tsb.</w:t>
            </w:r>
          </w:p>
        </w:tc>
        <w:tc>
          <w:tcPr>
            <w:tcW w:w="2172" w:type="dxa"/>
          </w:tcPr>
          <w:p w14:paraId="60F3A5AB" w14:textId="77777777" w:rsidR="007B0B87" w:rsidRDefault="00D264EC" w:rsidP="007B0B87">
            <w:pPr>
              <w:spacing w:line="276" w:lineRule="auto"/>
            </w:pPr>
            <w:r>
              <w:t xml:space="preserve">Pada Jurnal ini memiliki kekurangan pada testing White-Box yang </w:t>
            </w:r>
            <w:r w:rsidRPr="00D264EC">
              <w:t>Sangat mahal untuk dilakukan karena membutuhkan tester yang terampil untuk melakukan pengujian. Pada perangkat lunak yang jenisnya besar, metode white box testing ini dianggap boros karena melibatkan banyak sumberdaya untuk melakukannya. Tidak mempedulikan Tampilan UI aplikasinya.</w:t>
            </w:r>
          </w:p>
          <w:p w14:paraId="03276D1A" w14:textId="0A51032E" w:rsidR="00D264EC" w:rsidRDefault="00D264EC" w:rsidP="007B0B87">
            <w:pPr>
              <w:spacing w:line="276" w:lineRule="auto"/>
            </w:pPr>
          </w:p>
        </w:tc>
        <w:tc>
          <w:tcPr>
            <w:tcW w:w="1963" w:type="dxa"/>
          </w:tcPr>
          <w:p w14:paraId="2E317FBE" w14:textId="57C0AF17" w:rsidR="00D264EC" w:rsidRDefault="00D264EC" w:rsidP="00D264EC">
            <w:pPr>
              <w:spacing w:line="276" w:lineRule="auto"/>
            </w:pPr>
            <w:r>
              <w:lastRenderedPageBreak/>
              <w:t>Pada penelitian selanjutnya penulis akan mengembangkan sistem informasi pada penjualan pada toko Vape di Kota Sorong yang mana di dalam aplikasinya terdapat banyak informasi vape yang di dapat di tampilkan dan menggunakan</w:t>
            </w:r>
          </w:p>
          <w:p w14:paraId="1A913F69" w14:textId="3BFE618F" w:rsidR="007B0B87" w:rsidRDefault="00D264EC" w:rsidP="00D264EC">
            <w:pPr>
              <w:spacing w:line="276" w:lineRule="auto"/>
            </w:pPr>
            <w:r>
              <w:t>metode scrum dalam pembangunan.</w:t>
            </w:r>
          </w:p>
        </w:tc>
      </w:tr>
      <w:tr w:rsidR="009F2034" w14:paraId="31EBCC13" w14:textId="77777777" w:rsidTr="00D264EC">
        <w:tc>
          <w:tcPr>
            <w:tcW w:w="625" w:type="dxa"/>
          </w:tcPr>
          <w:p w14:paraId="4846867E" w14:textId="2C7AB8D0" w:rsidR="009F2034" w:rsidRDefault="009F2034" w:rsidP="009F2034">
            <w:pPr>
              <w:spacing w:line="276" w:lineRule="auto"/>
              <w:jc w:val="center"/>
            </w:pPr>
            <w:r>
              <w:t>2</w:t>
            </w:r>
          </w:p>
        </w:tc>
        <w:tc>
          <w:tcPr>
            <w:tcW w:w="2250" w:type="dxa"/>
          </w:tcPr>
          <w:p w14:paraId="726E6E64" w14:textId="7E278688" w:rsidR="009F2034" w:rsidRDefault="009F2034" w:rsidP="009F2034">
            <w:pPr>
              <w:spacing w:line="276" w:lineRule="auto"/>
            </w:pPr>
            <w:r>
              <w:t xml:space="preserve">PERANCANGAN APLIKASI PENJUALAN </w:t>
            </w:r>
          </w:p>
          <w:p w14:paraId="3ECCA552" w14:textId="77777777" w:rsidR="009F2034" w:rsidRDefault="009F2034" w:rsidP="009F2034">
            <w:pPr>
              <w:spacing w:line="276" w:lineRule="auto"/>
            </w:pPr>
            <w:r>
              <w:t xml:space="preserve">BERBASIS ANDROID (STUDI </w:t>
            </w:r>
            <w:proofErr w:type="gramStart"/>
            <w:r>
              <w:t>KASUS :</w:t>
            </w:r>
            <w:proofErr w:type="gramEnd"/>
            <w:r>
              <w:t xml:space="preserve"> TOKO HOAX MERCH).</w:t>
            </w:r>
          </w:p>
          <w:p w14:paraId="3C155337" w14:textId="77777777" w:rsidR="009F2034" w:rsidRDefault="009F2034" w:rsidP="009F2034">
            <w:pPr>
              <w:spacing w:line="276" w:lineRule="auto"/>
            </w:pPr>
            <w:r>
              <w:t>Marjito, Gina Tesaria.</w:t>
            </w:r>
          </w:p>
          <w:p w14:paraId="54A27201" w14:textId="2A01E3A3" w:rsidR="009F2034" w:rsidRDefault="009F2034" w:rsidP="009F2034">
            <w:pPr>
              <w:spacing w:line="276" w:lineRule="auto"/>
            </w:pPr>
            <w:r>
              <w:t>2016</w:t>
            </w:r>
          </w:p>
        </w:tc>
        <w:tc>
          <w:tcPr>
            <w:tcW w:w="2340" w:type="dxa"/>
          </w:tcPr>
          <w:p w14:paraId="76FC6F38" w14:textId="22519DF4" w:rsidR="009F2034" w:rsidRDefault="009F2034" w:rsidP="009F2034">
            <w:pPr>
              <w:spacing w:line="276" w:lineRule="auto"/>
            </w:pPr>
            <w:r>
              <w:t>Pada jurnal ini menyediakan aplikasi berbasis android perjualan online pada toko hoax merch yang memudahkan transaksi antar pembeli dan penjual</w:t>
            </w:r>
          </w:p>
        </w:tc>
        <w:tc>
          <w:tcPr>
            <w:tcW w:w="2172" w:type="dxa"/>
          </w:tcPr>
          <w:p w14:paraId="4D43B5E6" w14:textId="1317F5F2" w:rsidR="009F2034" w:rsidRDefault="009F2034" w:rsidP="009F2034">
            <w:pPr>
              <w:spacing w:line="276" w:lineRule="auto"/>
            </w:pPr>
            <w:r>
              <w:t>Pada jurnal ini memiliki kekurangan pada Tampilan Ui yang kurang menarik bagi masyarakat</w:t>
            </w:r>
          </w:p>
        </w:tc>
        <w:tc>
          <w:tcPr>
            <w:tcW w:w="1963" w:type="dxa"/>
          </w:tcPr>
          <w:p w14:paraId="512CBE8A" w14:textId="1DA53F04" w:rsidR="009F2034" w:rsidRDefault="009F2034" w:rsidP="009F2034">
            <w:pPr>
              <w:spacing w:line="276" w:lineRule="auto"/>
            </w:pPr>
            <w:r>
              <w:t>Pada penelitian selanjutnya penulis akan mengembangkan sistem informasi pada penjualan pada toko Vape di Kota Sorong yang mana di dalam aplikasinya terdapat banyak informasi vape yang di dapat di tampilkan dengan tampilan UI yang menarik dan menggunakan</w:t>
            </w:r>
          </w:p>
          <w:p w14:paraId="39A60A74" w14:textId="3C968954" w:rsidR="009F2034" w:rsidRDefault="009F2034" w:rsidP="009F2034">
            <w:pPr>
              <w:spacing w:line="276" w:lineRule="auto"/>
            </w:pPr>
            <w:r>
              <w:t>metode scrum dalam pembangunan.</w:t>
            </w:r>
          </w:p>
        </w:tc>
      </w:tr>
      <w:tr w:rsidR="009F2034" w14:paraId="1F3F40D8" w14:textId="77777777" w:rsidTr="00D264EC">
        <w:tc>
          <w:tcPr>
            <w:tcW w:w="625" w:type="dxa"/>
          </w:tcPr>
          <w:p w14:paraId="3E00B6C4" w14:textId="552E73C5" w:rsidR="009F2034" w:rsidRDefault="009F2034" w:rsidP="009F2034">
            <w:pPr>
              <w:spacing w:line="276" w:lineRule="auto"/>
              <w:jc w:val="center"/>
            </w:pPr>
            <w:r>
              <w:t>3</w:t>
            </w:r>
          </w:p>
        </w:tc>
        <w:tc>
          <w:tcPr>
            <w:tcW w:w="2250" w:type="dxa"/>
          </w:tcPr>
          <w:p w14:paraId="5E6F293F" w14:textId="77777777" w:rsidR="009F2034" w:rsidRDefault="009F2034" w:rsidP="009F2034">
            <w:pPr>
              <w:spacing w:line="276" w:lineRule="auto"/>
            </w:pPr>
            <w:r w:rsidRPr="009F2034">
              <w:t>IMPLIMENTASI SISTEM INFORMASI PENJUALAN KUOTA DATA BERBASIS ANDROID</w:t>
            </w:r>
            <w:r>
              <w:t>.</w:t>
            </w:r>
          </w:p>
          <w:p w14:paraId="1485125C" w14:textId="77777777" w:rsidR="009F2034" w:rsidRDefault="009F2034" w:rsidP="009F2034">
            <w:pPr>
              <w:spacing w:line="276" w:lineRule="auto"/>
            </w:pPr>
            <w:r>
              <w:t xml:space="preserve">Mochamad Aditya Sunaryo, Ananda Rafly, Gifthera </w:t>
            </w:r>
            <w:proofErr w:type="gramStart"/>
            <w:r>
              <w:t>Dwilestari,Ade</w:t>
            </w:r>
            <w:proofErr w:type="gramEnd"/>
            <w:r>
              <w:t xml:space="preserve"> Irma Purnamasari, Dian Ade Kurnia </w:t>
            </w:r>
          </w:p>
          <w:p w14:paraId="3C704A15" w14:textId="65770EEC" w:rsidR="009F2034" w:rsidRDefault="009F2034" w:rsidP="009F2034">
            <w:pPr>
              <w:spacing w:line="276" w:lineRule="auto"/>
            </w:pPr>
            <w:r>
              <w:t>2021</w:t>
            </w:r>
          </w:p>
        </w:tc>
        <w:tc>
          <w:tcPr>
            <w:tcW w:w="2340" w:type="dxa"/>
          </w:tcPr>
          <w:p w14:paraId="3AD6C90B" w14:textId="530E8390" w:rsidR="009F2034" w:rsidRDefault="009F2034" w:rsidP="009F2034">
            <w:pPr>
              <w:spacing w:line="276" w:lineRule="auto"/>
            </w:pPr>
            <w:r>
              <w:t xml:space="preserve">Pada jurnal ini memiliki menyediakan sistem informasi penjualan kuota dan pulsa data yang cepat dan akurat </w:t>
            </w:r>
          </w:p>
        </w:tc>
        <w:tc>
          <w:tcPr>
            <w:tcW w:w="2172" w:type="dxa"/>
          </w:tcPr>
          <w:p w14:paraId="5CEB746D" w14:textId="10A52976" w:rsidR="009F2034" w:rsidRDefault="009F2034" w:rsidP="009F2034">
            <w:pPr>
              <w:spacing w:line="276" w:lineRule="auto"/>
            </w:pPr>
            <w:r>
              <w:t>Pada jurnal ini memiliki kekurangan pada metode yang di gunakan yaitu metode waterfall yang dapat di kategorikan sebagai metode yang sudah lawas</w:t>
            </w:r>
          </w:p>
        </w:tc>
        <w:tc>
          <w:tcPr>
            <w:tcW w:w="1963" w:type="dxa"/>
          </w:tcPr>
          <w:p w14:paraId="20157F7F" w14:textId="77777777" w:rsidR="009F2034" w:rsidRDefault="009F2034" w:rsidP="009F2034">
            <w:pPr>
              <w:spacing w:line="276" w:lineRule="auto"/>
            </w:pPr>
            <w:r>
              <w:t>Pada penelitian selanjutnya penulis akan mengembangkan sistem informasi pada penjualan pada toko Vape di Kota Sorong yang mana di dalam aplikasinya terdapat banyak informasi vape yang di dapat di tampilkan dan menggunakan</w:t>
            </w:r>
          </w:p>
          <w:p w14:paraId="73C8FED4" w14:textId="77777777" w:rsidR="009F2034" w:rsidRDefault="009F2034" w:rsidP="009F2034">
            <w:pPr>
              <w:spacing w:line="276" w:lineRule="auto"/>
            </w:pPr>
            <w:r>
              <w:t>metode scrum dalam pembangunan.</w:t>
            </w:r>
          </w:p>
          <w:p w14:paraId="4FDE53BC" w14:textId="271DBF23" w:rsidR="009F2034" w:rsidRDefault="009F2034" w:rsidP="009F2034">
            <w:pPr>
              <w:spacing w:line="276" w:lineRule="auto"/>
            </w:pPr>
          </w:p>
        </w:tc>
      </w:tr>
      <w:tr w:rsidR="009F2034" w14:paraId="572B4949" w14:textId="77777777" w:rsidTr="00D264EC">
        <w:tc>
          <w:tcPr>
            <w:tcW w:w="625" w:type="dxa"/>
          </w:tcPr>
          <w:p w14:paraId="58A7675F" w14:textId="543E37D8" w:rsidR="009F2034" w:rsidRDefault="009F2034" w:rsidP="009F2034">
            <w:pPr>
              <w:spacing w:line="276" w:lineRule="auto"/>
              <w:jc w:val="center"/>
            </w:pPr>
            <w:r>
              <w:lastRenderedPageBreak/>
              <w:t>4</w:t>
            </w:r>
          </w:p>
        </w:tc>
        <w:tc>
          <w:tcPr>
            <w:tcW w:w="2250" w:type="dxa"/>
          </w:tcPr>
          <w:p w14:paraId="1AE317B0" w14:textId="0C15CACB" w:rsidR="009F2034" w:rsidRDefault="009F2034" w:rsidP="009F2034">
            <w:pPr>
              <w:spacing w:line="276" w:lineRule="auto"/>
            </w:pPr>
            <w:r>
              <w:t>SISTEM INFORMASI PENJUALAN BARANG PADA</w:t>
            </w:r>
          </w:p>
          <w:p w14:paraId="6A4C1968" w14:textId="77777777" w:rsidR="009F2034" w:rsidRDefault="009F2034" w:rsidP="009F2034">
            <w:pPr>
              <w:spacing w:line="276" w:lineRule="auto"/>
            </w:pPr>
            <w:r>
              <w:t>TOKO CANDRA BERBASIS ANDROID.</w:t>
            </w:r>
          </w:p>
          <w:p w14:paraId="69E6ACD2" w14:textId="77777777" w:rsidR="009F2034" w:rsidRDefault="009F2034" w:rsidP="009F2034">
            <w:pPr>
              <w:spacing w:line="276" w:lineRule="auto"/>
            </w:pPr>
            <w:r w:rsidRPr="009F2034">
              <w:t>Hartati Dyah Wahyuningsih, Paryanta,</w:t>
            </w:r>
            <w:r>
              <w:t xml:space="preserve"> </w:t>
            </w:r>
            <w:r w:rsidRPr="009F2034">
              <w:t>Hetri Candra Winoto</w:t>
            </w:r>
            <w:r>
              <w:t>.</w:t>
            </w:r>
          </w:p>
          <w:p w14:paraId="29359D9A" w14:textId="236A0BE8" w:rsidR="009F2034" w:rsidRDefault="009F2034" w:rsidP="009F2034">
            <w:pPr>
              <w:spacing w:line="276" w:lineRule="auto"/>
            </w:pPr>
            <w:r>
              <w:t>2019</w:t>
            </w:r>
          </w:p>
        </w:tc>
        <w:tc>
          <w:tcPr>
            <w:tcW w:w="2340" w:type="dxa"/>
          </w:tcPr>
          <w:p w14:paraId="08EBDA9D" w14:textId="404D674B" w:rsidR="009F2034" w:rsidRDefault="009F2034" w:rsidP="009F2034">
            <w:pPr>
              <w:spacing w:line="276" w:lineRule="auto"/>
            </w:pPr>
            <w:r>
              <w:t>Pada jurnal ini menyediakan sistem informasi penjualan barang berbasis web yang memudahkan masyarakat dalam mencari barang kebutuhan pokok masyarakat sehari-hari</w:t>
            </w:r>
          </w:p>
        </w:tc>
        <w:tc>
          <w:tcPr>
            <w:tcW w:w="2172" w:type="dxa"/>
          </w:tcPr>
          <w:p w14:paraId="5B2E7F51" w14:textId="05ECE7DD" w:rsidR="009F2034" w:rsidRDefault="009F2034" w:rsidP="009F2034">
            <w:pPr>
              <w:spacing w:line="276" w:lineRule="auto"/>
            </w:pPr>
            <w:r>
              <w:t>Pada jurnal ini memiliki kekurangan pada metode yang di gunakan yaitu metode waterfall yang dapat di kategorikan sebagai metode yang sudah lawas</w:t>
            </w:r>
          </w:p>
        </w:tc>
        <w:tc>
          <w:tcPr>
            <w:tcW w:w="1963" w:type="dxa"/>
          </w:tcPr>
          <w:p w14:paraId="5B026634" w14:textId="77777777" w:rsidR="009F2034" w:rsidRDefault="009F2034" w:rsidP="009F2034">
            <w:pPr>
              <w:spacing w:line="276" w:lineRule="auto"/>
            </w:pPr>
            <w:r>
              <w:t>Pada penelitian selanjutnya penulis akan mengembangkan sistem informasi pada penjualan pada toko Vape di Kota Sorong yang mana di dalam aplikasinya terdapat banyak informasi vape yang di dapat di tampilkan dan menggunakan</w:t>
            </w:r>
          </w:p>
          <w:p w14:paraId="0617CB4F" w14:textId="77777777" w:rsidR="009F2034" w:rsidRDefault="009F2034" w:rsidP="009F2034">
            <w:pPr>
              <w:spacing w:line="276" w:lineRule="auto"/>
            </w:pPr>
            <w:r>
              <w:t>metode scrum dalam pembangunan.</w:t>
            </w:r>
          </w:p>
          <w:p w14:paraId="21D72ECE" w14:textId="77777777" w:rsidR="009F2034" w:rsidRDefault="009F2034" w:rsidP="009F2034">
            <w:pPr>
              <w:spacing w:line="276" w:lineRule="auto"/>
            </w:pPr>
          </w:p>
        </w:tc>
      </w:tr>
      <w:tr w:rsidR="009F2034" w14:paraId="6B6BDA10" w14:textId="77777777" w:rsidTr="00D264EC">
        <w:tc>
          <w:tcPr>
            <w:tcW w:w="625" w:type="dxa"/>
          </w:tcPr>
          <w:p w14:paraId="32A7550E" w14:textId="40C961B8" w:rsidR="009F2034" w:rsidRDefault="009F2034" w:rsidP="009F2034">
            <w:pPr>
              <w:spacing w:line="276" w:lineRule="auto"/>
              <w:jc w:val="center"/>
            </w:pPr>
            <w:r>
              <w:t>5</w:t>
            </w:r>
          </w:p>
        </w:tc>
        <w:tc>
          <w:tcPr>
            <w:tcW w:w="2250" w:type="dxa"/>
          </w:tcPr>
          <w:p w14:paraId="59D7D5E8" w14:textId="77777777" w:rsidR="009F2034" w:rsidRDefault="009F2034" w:rsidP="009F2034">
            <w:pPr>
              <w:spacing w:line="276" w:lineRule="auto"/>
            </w:pPr>
            <w:r w:rsidRPr="009F2034">
              <w:t>PERANCANGAN APLIKASI PENJUALAN BERBASIS ANDROID SEBAGAI MEDIA PEMESANAN PADA DISTRO ONLINE</w:t>
            </w:r>
            <w:r>
              <w:t>.</w:t>
            </w:r>
          </w:p>
          <w:p w14:paraId="4A5D73DC" w14:textId="77777777" w:rsidR="009F2034" w:rsidRDefault="009F2034" w:rsidP="009F2034">
            <w:pPr>
              <w:spacing w:line="276" w:lineRule="auto"/>
            </w:pPr>
            <w:r w:rsidRPr="009F2034">
              <w:t>Eni Pudjiarti, Siti Faizah</w:t>
            </w:r>
            <w:r>
              <w:t>.</w:t>
            </w:r>
          </w:p>
          <w:p w14:paraId="5876C444" w14:textId="72FC702E" w:rsidR="009F2034" w:rsidRDefault="009F2034" w:rsidP="009F2034">
            <w:pPr>
              <w:spacing w:line="276" w:lineRule="auto"/>
            </w:pPr>
            <w:r>
              <w:t>2021</w:t>
            </w:r>
          </w:p>
        </w:tc>
        <w:tc>
          <w:tcPr>
            <w:tcW w:w="2340" w:type="dxa"/>
          </w:tcPr>
          <w:p w14:paraId="5F5437CC" w14:textId="73B6B4E0" w:rsidR="009F2034" w:rsidRDefault="009F2034" w:rsidP="009F2034">
            <w:pPr>
              <w:spacing w:line="276" w:lineRule="auto"/>
            </w:pPr>
            <w:r>
              <w:t xml:space="preserve">Pada jurnal ini menyediakan aplikas perjualan berbasis android untuk memesan distro secara online, sehingga mempermudah masyarakat dalam melakukan transaksi dengan toko distro tsb </w:t>
            </w:r>
          </w:p>
        </w:tc>
        <w:tc>
          <w:tcPr>
            <w:tcW w:w="2172" w:type="dxa"/>
          </w:tcPr>
          <w:p w14:paraId="3CED77CF" w14:textId="6AAFB63F" w:rsidR="009F2034" w:rsidRDefault="009F2034" w:rsidP="009F2034">
            <w:pPr>
              <w:spacing w:line="276" w:lineRule="auto"/>
            </w:pPr>
            <w:r>
              <w:t>Pada jurnal ini memiliki kekurangan pada metode yang di gunakan yaitu metode waterfall yang dapat di kategorikan sebagai metode yang sudah lawas</w:t>
            </w:r>
          </w:p>
        </w:tc>
        <w:tc>
          <w:tcPr>
            <w:tcW w:w="1963" w:type="dxa"/>
          </w:tcPr>
          <w:p w14:paraId="29FA02DA" w14:textId="77777777" w:rsidR="009F2034" w:rsidRDefault="009F2034" w:rsidP="009F2034">
            <w:pPr>
              <w:spacing w:line="276" w:lineRule="auto"/>
            </w:pPr>
            <w:r>
              <w:t>Pada penelitian selanjutnya penulis akan mengembangkan sistem informasi pada penjualan pada toko Vape di Kota Sorong yang mana di dalam aplikasinya terdapat banyak informasi vape yang di dapat di tampilkan dan menggunakan</w:t>
            </w:r>
          </w:p>
          <w:p w14:paraId="774C37D7" w14:textId="77777777" w:rsidR="009F2034" w:rsidRDefault="009F2034" w:rsidP="009F2034">
            <w:pPr>
              <w:spacing w:line="276" w:lineRule="auto"/>
            </w:pPr>
            <w:r>
              <w:t>metode scrum dalam pembangunan.</w:t>
            </w:r>
          </w:p>
          <w:p w14:paraId="541D0148" w14:textId="77777777" w:rsidR="009F2034" w:rsidRDefault="009F2034" w:rsidP="009F2034">
            <w:pPr>
              <w:spacing w:line="276" w:lineRule="auto"/>
            </w:pPr>
          </w:p>
          <w:p w14:paraId="7D1A0CD9" w14:textId="330EA6AD" w:rsidR="009F2034" w:rsidRDefault="009F2034" w:rsidP="009F2034">
            <w:pPr>
              <w:spacing w:line="276" w:lineRule="auto"/>
            </w:pPr>
          </w:p>
        </w:tc>
      </w:tr>
      <w:tr w:rsidR="009F2034" w14:paraId="46C3E0F1" w14:textId="77777777" w:rsidTr="00D264EC">
        <w:tc>
          <w:tcPr>
            <w:tcW w:w="625" w:type="dxa"/>
          </w:tcPr>
          <w:p w14:paraId="2399941F" w14:textId="42071A5B" w:rsidR="009F2034" w:rsidRDefault="009F2034" w:rsidP="009F2034">
            <w:pPr>
              <w:spacing w:line="276" w:lineRule="auto"/>
              <w:jc w:val="center"/>
            </w:pPr>
            <w:r>
              <w:lastRenderedPageBreak/>
              <w:t>6</w:t>
            </w:r>
          </w:p>
        </w:tc>
        <w:tc>
          <w:tcPr>
            <w:tcW w:w="2250" w:type="dxa"/>
          </w:tcPr>
          <w:p w14:paraId="4AF38FCA" w14:textId="77777777" w:rsidR="009F2034" w:rsidRDefault="009F2034" w:rsidP="009F2034">
            <w:pPr>
              <w:spacing w:line="276" w:lineRule="auto"/>
            </w:pPr>
            <w:r w:rsidRPr="009F2034">
              <w:t>PENGEMBANGAN SISTEM INFORMASI PENJUALAN BERBASIS ANDROID UNTUK USAHA KECIL MENENGAH (UKM)</w:t>
            </w:r>
            <w:r>
              <w:t>.</w:t>
            </w:r>
          </w:p>
          <w:p w14:paraId="09915FE4" w14:textId="77777777" w:rsidR="009F2034" w:rsidRDefault="009F2034" w:rsidP="009F2034">
            <w:pPr>
              <w:spacing w:line="276" w:lineRule="auto"/>
            </w:pPr>
            <w:r w:rsidRPr="009F2034">
              <w:t>Taufik Dwi Wahyu Putra, Edy Budiman, Ummul Hairah</w:t>
            </w:r>
            <w:r>
              <w:t>.</w:t>
            </w:r>
          </w:p>
          <w:p w14:paraId="55D429ED" w14:textId="4ECCFDE7" w:rsidR="009F2034" w:rsidRDefault="009F2034" w:rsidP="009F2034">
            <w:pPr>
              <w:spacing w:line="276" w:lineRule="auto"/>
            </w:pPr>
            <w:r>
              <w:t>2019</w:t>
            </w:r>
          </w:p>
        </w:tc>
        <w:tc>
          <w:tcPr>
            <w:tcW w:w="2340" w:type="dxa"/>
          </w:tcPr>
          <w:p w14:paraId="47593992" w14:textId="36136553" w:rsidR="009F2034" w:rsidRDefault="009F2034" w:rsidP="009F2034">
            <w:pPr>
              <w:spacing w:line="276" w:lineRule="auto"/>
            </w:pPr>
            <w:r>
              <w:t xml:space="preserve">Pada jurnal ini menyediakan sistem inormasi penjualan berbasis android untuk UKM yang  mempermudah promosi dan penjualan yang tidak terbatas </w:t>
            </w:r>
          </w:p>
        </w:tc>
        <w:tc>
          <w:tcPr>
            <w:tcW w:w="2172" w:type="dxa"/>
          </w:tcPr>
          <w:p w14:paraId="45027306" w14:textId="5096B816" w:rsidR="009F2034" w:rsidRDefault="009F2034" w:rsidP="009F2034">
            <w:pPr>
              <w:spacing w:line="276" w:lineRule="auto"/>
            </w:pPr>
            <w:r>
              <w:t>Pada jurnal ini memiliki kekurangan pada metode yang di gunakan yaitu metode waterfall yang dapat di kategorikan sebagai metode yang sudah lawas</w:t>
            </w:r>
          </w:p>
        </w:tc>
        <w:tc>
          <w:tcPr>
            <w:tcW w:w="1963" w:type="dxa"/>
          </w:tcPr>
          <w:p w14:paraId="3B810CF7" w14:textId="77777777" w:rsidR="009F2034" w:rsidRDefault="009F2034" w:rsidP="009F2034">
            <w:pPr>
              <w:spacing w:line="276" w:lineRule="auto"/>
            </w:pPr>
            <w:r>
              <w:t>Pada penelitian selanjutnya penulis akan mengembangkan sistem informasi pada penjualan pada toko Vape di Kota Sorong yang mana di dalam aplikasinya terdapat banyak informasi vape yang di dapat di tampilkan dan menggunakan</w:t>
            </w:r>
          </w:p>
          <w:p w14:paraId="60DB23FD" w14:textId="77777777" w:rsidR="009F2034" w:rsidRDefault="009F2034" w:rsidP="009F2034">
            <w:pPr>
              <w:spacing w:line="276" w:lineRule="auto"/>
            </w:pPr>
            <w:r>
              <w:t>metode scrum dalam pembangunan.</w:t>
            </w:r>
          </w:p>
          <w:p w14:paraId="52008CF5" w14:textId="77777777" w:rsidR="009F2034" w:rsidRDefault="009F2034" w:rsidP="009F2034">
            <w:pPr>
              <w:spacing w:line="276" w:lineRule="auto"/>
            </w:pPr>
          </w:p>
          <w:p w14:paraId="0A0396FB" w14:textId="77777777" w:rsidR="009F2034" w:rsidRDefault="009F2034" w:rsidP="009F2034">
            <w:pPr>
              <w:spacing w:line="276" w:lineRule="auto"/>
            </w:pPr>
          </w:p>
        </w:tc>
      </w:tr>
      <w:tr w:rsidR="0023112C" w14:paraId="066FAC71" w14:textId="77777777" w:rsidTr="00D264EC">
        <w:tc>
          <w:tcPr>
            <w:tcW w:w="625" w:type="dxa"/>
          </w:tcPr>
          <w:p w14:paraId="63995B82" w14:textId="09841B06" w:rsidR="0023112C" w:rsidRDefault="0023112C" w:rsidP="0023112C">
            <w:pPr>
              <w:spacing w:line="276" w:lineRule="auto"/>
              <w:jc w:val="center"/>
            </w:pPr>
            <w:r>
              <w:t>7</w:t>
            </w:r>
          </w:p>
        </w:tc>
        <w:tc>
          <w:tcPr>
            <w:tcW w:w="2250" w:type="dxa"/>
          </w:tcPr>
          <w:p w14:paraId="6C698B1C" w14:textId="60177941" w:rsidR="0023112C" w:rsidRDefault="000951B2" w:rsidP="0023112C">
            <w:pPr>
              <w:spacing w:line="276" w:lineRule="auto"/>
            </w:pPr>
            <w:r w:rsidRPr="000951B2">
              <w:t>DEVELOPMENT OF SALES INFORMATION SYSTEM FOR SME WITH THE WATERFALL METHOD: A GROCERY STORE BSR CASE</w:t>
            </w:r>
            <w:r w:rsidR="0023112C">
              <w:t>.</w:t>
            </w:r>
          </w:p>
          <w:p w14:paraId="1AE587E5" w14:textId="77777777" w:rsidR="000951B2" w:rsidRDefault="000951B2" w:rsidP="0023112C">
            <w:pPr>
              <w:spacing w:line="276" w:lineRule="auto"/>
            </w:pPr>
            <w:r>
              <w:t>Santo Wijaya, Andhika Andhika, Muhammad Ilyas</w:t>
            </w:r>
          </w:p>
          <w:p w14:paraId="0D5881E4" w14:textId="04863BE8" w:rsidR="0023112C" w:rsidRDefault="000951B2" w:rsidP="0023112C">
            <w:pPr>
              <w:spacing w:line="276" w:lineRule="auto"/>
            </w:pPr>
            <w:r>
              <w:t>2022</w:t>
            </w:r>
          </w:p>
        </w:tc>
        <w:tc>
          <w:tcPr>
            <w:tcW w:w="2340" w:type="dxa"/>
          </w:tcPr>
          <w:p w14:paraId="177BBE61" w14:textId="34C577D9" w:rsidR="0023112C" w:rsidRDefault="000951B2" w:rsidP="000951B2">
            <w:pPr>
              <w:spacing w:line="276" w:lineRule="auto"/>
            </w:pPr>
            <w:r w:rsidRPr="000951B2">
              <w:t>This journal provides an android-based sales information system that can make it easier for people who want to sell/buy in their area</w:t>
            </w:r>
          </w:p>
        </w:tc>
        <w:tc>
          <w:tcPr>
            <w:tcW w:w="2172" w:type="dxa"/>
          </w:tcPr>
          <w:p w14:paraId="01434BB6" w14:textId="194B50AD" w:rsidR="0023112C" w:rsidRDefault="0023112C" w:rsidP="0023112C">
            <w:pPr>
              <w:spacing w:line="276" w:lineRule="auto"/>
            </w:pPr>
            <w:r>
              <w:t>Pada jurnal ini memiliki kekurangan pada metode yang di gunakan yaitu metode sekual linear/waterfall yang dapat di kategorikan sebagai metode yang sudah lawas</w:t>
            </w:r>
          </w:p>
        </w:tc>
        <w:tc>
          <w:tcPr>
            <w:tcW w:w="1963" w:type="dxa"/>
          </w:tcPr>
          <w:p w14:paraId="2F7914F7" w14:textId="77777777" w:rsidR="0023112C" w:rsidRDefault="0023112C" w:rsidP="0023112C">
            <w:pPr>
              <w:spacing w:line="276" w:lineRule="auto"/>
            </w:pPr>
            <w:r>
              <w:t>Pada penelitian selanjutnya penulis akan mengembangkan sistem informasi pada penjualan pada toko Vape di Kota Sorong yang mana di dalam aplikasinya terdapat banyak informasi vape yang di dapat di tampilkan dan menggunakan</w:t>
            </w:r>
          </w:p>
          <w:p w14:paraId="53260553" w14:textId="77777777" w:rsidR="0023112C" w:rsidRDefault="0023112C" w:rsidP="0023112C">
            <w:pPr>
              <w:spacing w:line="276" w:lineRule="auto"/>
            </w:pPr>
            <w:r>
              <w:t>metode scrum dalam pembangunan.</w:t>
            </w:r>
          </w:p>
          <w:p w14:paraId="74A71778" w14:textId="77777777" w:rsidR="0023112C" w:rsidRDefault="0023112C" w:rsidP="0023112C">
            <w:pPr>
              <w:spacing w:line="276" w:lineRule="auto"/>
            </w:pPr>
          </w:p>
          <w:p w14:paraId="0DBC28A3" w14:textId="77777777" w:rsidR="0023112C" w:rsidRPr="0023112C" w:rsidRDefault="0023112C" w:rsidP="0023112C">
            <w:pPr>
              <w:spacing w:line="276" w:lineRule="auto"/>
            </w:pPr>
          </w:p>
        </w:tc>
      </w:tr>
    </w:tbl>
    <w:p w14:paraId="6688FA12" w14:textId="40D5F116" w:rsidR="007B0B87" w:rsidRDefault="0023112C" w:rsidP="0023112C">
      <w:pPr>
        <w:pStyle w:val="Heading2"/>
      </w:pPr>
      <w:bookmarkStart w:id="11" w:name="_Toc120000323"/>
      <w:r>
        <w:lastRenderedPageBreak/>
        <w:t>2.2. Landasan Teori</w:t>
      </w:r>
      <w:bookmarkEnd w:id="11"/>
    </w:p>
    <w:p w14:paraId="6A8EB72D" w14:textId="1860D08E" w:rsidR="0023112C" w:rsidRDefault="0023112C" w:rsidP="0023112C">
      <w:pPr>
        <w:pStyle w:val="Heading3"/>
      </w:pPr>
      <w:r>
        <w:tab/>
      </w:r>
    </w:p>
    <w:p w14:paraId="46EB6C46" w14:textId="5183A716" w:rsidR="0023112C" w:rsidRDefault="0023112C" w:rsidP="00C57BD9">
      <w:pPr>
        <w:pStyle w:val="Heading3"/>
      </w:pPr>
      <w:r>
        <w:tab/>
      </w:r>
      <w:bookmarkStart w:id="12" w:name="_Toc120000324"/>
      <w:r>
        <w:t xml:space="preserve">2.2.1. </w:t>
      </w:r>
      <w:r w:rsidR="000951B2">
        <w:t>Aplikasi</w:t>
      </w:r>
      <w:bookmarkEnd w:id="12"/>
    </w:p>
    <w:p w14:paraId="334C113E" w14:textId="64F899F1" w:rsidR="000951B2" w:rsidRDefault="000951B2" w:rsidP="000951B2">
      <w:pPr>
        <w:pStyle w:val="Head0"/>
      </w:pPr>
      <w:r w:rsidRPr="00F808AC">
        <w:t>Secara istilah pengertian aplikasi adalah suatu program yang siap untuk digunakan yang dibuat untuk melaksanankan suatu fungsi bagi pengguna jasa aplikasi serta penggunaan aplikasi lain yang dapat digunakan oleh suatu sasaran yang akan dituju. Menurut kamus computer eksekutif, aplikasi mempunyai arti yaitu pemecahan masalah yang menggunakan salah satu tehnik pemrosesan data aplikasi yang biasanya berpacu pada sebuah komputansi yang diinginkan atau diharapkan maupun pemrosesan data yang di harapkan.  Pengertian aplikasi menurut Kamus Besar Bahasa Indonesia, “Aplikasi adalah penerapan dari rancang sistem untuk mengolah data yang menggunakan aturan atau ketentuan bahasa pemrograman tertentu”</w:t>
      </w:r>
      <w:r>
        <w:t xml:space="preserve"> </w:t>
      </w:r>
      <w:r w:rsidR="00843C1B">
        <w:fldChar w:fldCharType="begin" w:fldLock="1"/>
      </w:r>
      <w:r w:rsidR="00843C1B">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1d1bbf3e-73cb-4220-afaf-2d4cf85f1b0d"]}],"mendeley":{"formattedCitation":"(Andi, 2015)","plainTextFormattedCitation":"(Andi, 2015)","previouslyFormattedCitation":"(Andi, 2015)"},"properties":{"noteIndex":0},"schema":"https://github.com/citation-style-language/schema/raw/master/csl-citation.json"}</w:instrText>
      </w:r>
      <w:r w:rsidR="00843C1B">
        <w:fldChar w:fldCharType="separate"/>
      </w:r>
      <w:r w:rsidR="00843C1B" w:rsidRPr="00843C1B">
        <w:rPr>
          <w:noProof/>
        </w:rPr>
        <w:t>(Andi, 2015)</w:t>
      </w:r>
      <w:r w:rsidR="00843C1B">
        <w:fldChar w:fldCharType="end"/>
      </w:r>
    </w:p>
    <w:p w14:paraId="2287C4AF" w14:textId="76718E8C" w:rsidR="00C57BD9" w:rsidRDefault="0023112C" w:rsidP="00C57BD9">
      <w:pPr>
        <w:pStyle w:val="Heading3"/>
      </w:pPr>
      <w:r>
        <w:tab/>
      </w:r>
      <w:bookmarkStart w:id="13" w:name="_Toc120000325"/>
      <w:r>
        <w:t>2.2.2. Android</w:t>
      </w:r>
      <w:bookmarkEnd w:id="13"/>
      <w:r>
        <w:tab/>
      </w:r>
    </w:p>
    <w:p w14:paraId="3AC6B9B2" w14:textId="52E212C7" w:rsidR="0023112C" w:rsidRDefault="00C57BD9" w:rsidP="00C57BD9">
      <w:pPr>
        <w:ind w:left="720" w:firstLine="720"/>
      </w:pPr>
      <w:r>
        <w:t>S</w:t>
      </w:r>
      <w:r w:rsidR="0023112C" w:rsidRPr="0023112C">
        <w:t>ebuah sistem operasi seluler yang didasarkan pada versi modifikasi dari kernel Linux dan perangkat sumber terbuka lainnya. Android dirancang untuk perangkat seluler terutama layar sentuh seperti smartphone dan tablet. Sistem operasi ini pertama kali diluncurkan pada bulan September 2008, di mana Android dikembangkan oleh Open Handset Alliance yang disponsori secara komersial oleh Google.</w:t>
      </w:r>
      <w:r w:rsidR="00843C1B">
        <w:t xml:space="preserve"> </w:t>
      </w:r>
    </w:p>
    <w:p w14:paraId="4D753E12" w14:textId="4D98D939" w:rsidR="000951B2" w:rsidRDefault="000951B2" w:rsidP="000951B2">
      <w:pPr>
        <w:pStyle w:val="Head3"/>
      </w:pPr>
      <w:r>
        <w:tab/>
      </w:r>
      <w:bookmarkStart w:id="14" w:name="_Toc120000326"/>
      <w:r>
        <w:t>2.2.3. Android Studio</w:t>
      </w:r>
      <w:bookmarkEnd w:id="14"/>
    </w:p>
    <w:p w14:paraId="7BD24F46" w14:textId="1A2A59FB" w:rsidR="000951B2" w:rsidRDefault="000951B2" w:rsidP="000951B2">
      <w:pPr>
        <w:pStyle w:val="Head0"/>
      </w:pPr>
      <w:r w:rsidRPr="000951B2">
        <w:t xml:space="preserve">Android studio adalah IDE (Integrated Development Environment) resmi untuk pengembangan aplikasi Android dan bersifat open source atau gratis. Peluncuran Android Studio ini diumumkan oleh Google pada 16 mei 2013 pada event Google I/O Conference untuk tahun 2013. Sejak saat itu, Android Studio mengantikan Eclipse sebagai IDE resmi untuk mengembangkan aplikasi Android </w:t>
      </w:r>
      <w:r>
        <w:fldChar w:fldCharType="begin" w:fldLock="1"/>
      </w:r>
      <w:r>
        <w:instrText>ADDIN CSL_CITATION {"citationItems":[{"id":"ITEM-1","itemData":{"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darurat anak mengalami kesulitan dalam menghubungi orangtua. Berdasarkan hal tersebut, maka dapat disimpulkan perlunya membangun perangkat lunak yang dapat membantu permasalahan para orangtua dan anak yang sudah di paparkan sebelumnya. Child Tracker adalah sebuah perangkat lunak yang berjalan pada perangkat mobile sehingga mudah untuk diakses dan di bawa kemana saja. Child Tracker menggunakan teknologi Assisted Global Positioning System (A-GPS),penentu posisi pada GPS dengan bantuan server pembantu dari BTS selluler. Perangkat lunak yang dibangun menggunakan pemodelan berbasis objek. Child Tracker dibangun menjadi 2 aplikasi yaitu Child Tracker – Parent untuk pengguna orangtua dan Child Tracker – Child untuk pengguna anak. Berdasarkan hasil pengujian menggunakan metode pengujian alpha dan beta dapat disimpulkan bahwa perangkat lunak Child Tracker telah membantu orangtua dalam memantau anak dengan menggunakan platform android, dan membantu anak dalam mengirim tanda bahaya dan menghubungi orangtua secara cepat dengan adanya fitur sos.","author":[{"dropping-particle":"","family":"Andi","given":"Juansyah","non-dropping-particle":"","parse-names":false,"suffix":""}],"container-title":"Jurnal Ilmiah Komputer dan Informatika (KOMPUTA)","id":"ITEM-1","issue":"1","issued":{"date-parts":[["2015"]]},"page":"1-8","title":"Pembangunan Aplikasi Child Tracker Berbasis Assisted – Global Positioning System ( A-GPS ) Dengan Platform Android","type":"article-journal","volume":"1"},"uris":["http://www.mendeley.com/documents/?uuid=1d1bbf3e-73cb-4220-afaf-2d4cf85f1b0d"]}],"mendeley":{"formattedCitation":"(Andi, 2015)","plainTextFormattedCitation":"(Andi, 2015)","previouslyFormattedCitation":"(Andi, 2015)"},"properties":{"noteIndex":0},"schema":"https://github.com/citation-style-language/schema/raw/master/csl-citation.json"}</w:instrText>
      </w:r>
      <w:r>
        <w:fldChar w:fldCharType="separate"/>
      </w:r>
      <w:r w:rsidRPr="00FD0A05">
        <w:rPr>
          <w:noProof/>
        </w:rPr>
        <w:t>(Andi, 2015)</w:t>
      </w:r>
      <w:r>
        <w:fldChar w:fldCharType="end"/>
      </w:r>
    </w:p>
    <w:p w14:paraId="754482F5" w14:textId="27AC094F" w:rsidR="000951B2" w:rsidRPr="000951B2" w:rsidRDefault="00C57BD9" w:rsidP="000951B2">
      <w:pPr>
        <w:pStyle w:val="Heading3"/>
      </w:pPr>
      <w:r>
        <w:tab/>
      </w:r>
      <w:bookmarkStart w:id="15" w:name="_Toc120000327"/>
      <w:r>
        <w:t>2.2.3. Scrum</w:t>
      </w:r>
      <w:bookmarkEnd w:id="15"/>
    </w:p>
    <w:p w14:paraId="3B776041" w14:textId="77777777" w:rsidR="00C57BD9" w:rsidRDefault="00C57BD9" w:rsidP="00C57BD9">
      <w:pPr>
        <w:ind w:left="720" w:firstLine="720"/>
      </w:pPr>
      <w:r>
        <w:t xml:space="preserve">Scrum merupakan framework yang digunakan untuk implementasi metode pengembangan aplikasi agile. Agile ialah metodologi pengembangan aplikasi yang memerlukan proses adaptasi cepat terhadap segala bentuk perubahan. Scrum adalah sebuah kerangka kerja proses yang digunakan untuk mengelola pengembangan sebuah produk kompleks, berguna untuk menjadikan produk dengan nilai setinggi mungkin secara produktif dan kreatif (Schwaber &amp; Jeff, 2013). Karena scrum adalah sebuah kerangka kerja, maka scrum bukanlah sebuah proses, teknik, ataupun metodologi, namun scrum ini bisa mencangkup berbagai proses, teknik, ataupun metodologi di dalamnya (Schwaber &amp; Jeff, 2013). Scrum sudah digunakan sejak awal tahun 1990. Beberapa alasan scrum banyak digunakan di seluruh dunia dalam mengelola dan mengembangkan produk, adalah sebagai </w:t>
      </w:r>
      <w:proofErr w:type="gramStart"/>
      <w:r>
        <w:t>berikut :</w:t>
      </w:r>
      <w:proofErr w:type="gramEnd"/>
    </w:p>
    <w:p w14:paraId="05DD9594" w14:textId="77777777" w:rsidR="00C57BD9" w:rsidRDefault="00C57BD9" w:rsidP="00B31ADD">
      <w:pPr>
        <w:ind w:firstLine="720"/>
      </w:pPr>
      <w:r>
        <w:t>• Untuk meneliti dan menggali potensi pasar, teknologi, dan kemampuan produk</w:t>
      </w:r>
    </w:p>
    <w:p w14:paraId="64042E08" w14:textId="77777777" w:rsidR="00C57BD9" w:rsidRDefault="00C57BD9" w:rsidP="00B31ADD">
      <w:pPr>
        <w:ind w:firstLine="720"/>
      </w:pPr>
      <w:r>
        <w:t>• Untuk mengembangkan produk dan peningkatan-peningkatannya</w:t>
      </w:r>
    </w:p>
    <w:p w14:paraId="29656537" w14:textId="77777777" w:rsidR="00C57BD9" w:rsidRDefault="00C57BD9" w:rsidP="00B31ADD">
      <w:pPr>
        <w:ind w:left="720"/>
      </w:pPr>
      <w:r>
        <w:t>• Untuk merilis produk dan peningkatan-peningkatannya, sesering mungkin di setiap hari</w:t>
      </w:r>
    </w:p>
    <w:p w14:paraId="5A102599" w14:textId="77777777" w:rsidR="00C57BD9" w:rsidRDefault="00C57BD9" w:rsidP="00B31ADD">
      <w:pPr>
        <w:ind w:left="720"/>
      </w:pPr>
      <w:r>
        <w:lastRenderedPageBreak/>
        <w:t>• Untuk mengembangkan dan memelihara operasional sistem komputasi awan (daring, keamanan, sesuai permintaan) dan lingkungan operasional lain untuk penggunaan produk</w:t>
      </w:r>
    </w:p>
    <w:p w14:paraId="4DB1EE01" w14:textId="2CEA5D9B" w:rsidR="00C57BD9" w:rsidRDefault="00C57BD9" w:rsidP="00B31ADD">
      <w:pPr>
        <w:ind w:firstLine="720"/>
      </w:pPr>
      <w:r>
        <w:t>• Untuk mengelola dan memperbarui sebuah produk.(Schwaber &amp; Jeff, 2013)</w:t>
      </w:r>
      <w:r w:rsidR="00843C1B">
        <w:tab/>
      </w:r>
      <w:r w:rsidR="00843C1B">
        <w:fldChar w:fldCharType="begin" w:fldLock="1"/>
      </w:r>
      <w:r w:rsidR="00843C1B">
        <w:instrText>ADDIN CSL_CITATION {"citationItems":[{"id":"ITEM-1","itemData":{"ISSN":"2655-5018","abstract":"In the development of information and communication technology in the field of e-commerce has been increasing rapidly, there are still many business people like culinary businesses that use manual methods in their services. Warkobar Café Cikarang is one café that still using manual methods in its service system. This manual method includes ordering that still using paper and pens in recording customer orders, and the queuing system in place to get a table if the restaurant / café is in a crowded state of customers. Things like this still cause a number of obstacles, among others, order menu errors, duplicate orders, not necessarily waiting times in the seats, etc. Constraints such as this result in consumer disappointment, and reduce customer satisfaction. Therefore, it is designed an android-based self service menu application of \"Warkobar Café Cikarang\" using the Agile Scrum method and analysis carried out with surveying the current system and collection data to obtain the information needed. The results of the analysis and development of the self service menu application are expected to help Warkobar Café Cikarang in providing satisfying services to customers and simplifying and accelerating Warkobar Café in providing services to customers.","author":[{"dropping-particle":"","family":"Prastio","given":"Chrismanto Eka","non-dropping-particle":"","parse-names":false,"suffix":""},{"dropping-particle":"","family":"Ani","given":"Nur","non-dropping-particle":"","parse-names":false,"suffix":""}],"id":"ITEM-1","issue":"2","issued":{"date-parts":[["2018"]]},"title":"APLIKASI SELF SERVICE MENU MENGGUNAKAN METODE SCRUM BERBASIS ANDROID (CASE STUDY : WARKOBAR CAFÉ CIKARANG)","type":"article-journal","volume":"11"},"uris":["http://www.mendeley.com/documents/?uuid=26e2c142-243e-3443-ba58-3b18e153180c"]}],"mendeley":{"formattedCitation":"(Prastio &amp; Ani, 2018)","plainTextFormattedCitation":"(Prastio &amp; Ani, 2018)","previouslyFormattedCitation":"(Prastio &amp; Ani, 2018)"},"properties":{"noteIndex":0},"schema":"https://github.com/citation-style-language/schema/raw/master/csl-citation.json"}</w:instrText>
      </w:r>
      <w:r w:rsidR="00843C1B">
        <w:fldChar w:fldCharType="separate"/>
      </w:r>
      <w:r w:rsidR="00843C1B" w:rsidRPr="00843C1B">
        <w:rPr>
          <w:noProof/>
        </w:rPr>
        <w:t>(Prastio &amp; Ani, 2018)</w:t>
      </w:r>
      <w:r w:rsidR="00843C1B">
        <w:fldChar w:fldCharType="end"/>
      </w:r>
    </w:p>
    <w:p w14:paraId="13E1C7C2" w14:textId="2183BA8F" w:rsidR="00C57BD9" w:rsidRDefault="00C57BD9" w:rsidP="006B4EA7">
      <w:pPr>
        <w:pStyle w:val="Default"/>
      </w:pPr>
      <w:r>
        <w:t xml:space="preserve">Scrum menjamin transparansi dalam komunikasi dan menciptakan lingkungan dengan responsibilitas bersama-sama untuk evolusi secara berlanjut (Satpathy, 2016). Di dalam Scrum Team hanya terdiri dari 3 peran, yaitu Product Owner, Development Team, dan Scrum Master (Rad &amp; Turley, 2013). Scrum Team bersifat swakelola, dan lintas-fungsi. Arti dari swakelola adalah tim dapat memilih cara terbaik dalam mengerjakan pekerjaan mereka, bukan diperintah oleh orang lain di luar tim ini. Sedangkan lintas-fungsi berarti anggota dari tim memiliki semua keahlian yang dibutuhkan untuk menyelesaikan pekerjaan mereka tanpa bergantung pada orang lain di luar tim ini. (Schwaber &amp; Jeff, 2013). Dalam kerangka kerja scrum, disarankan untuk membagi proses pengembangan menjadi beberapa rangkaian sprint. Proses sprint rata-rata diadakan selama satu hingga empat minggu. Selama sprint, tim scrum mengatur fitur atau backlog ide ke fungsi. Fiturfitur ini dikodekan, diuji, dan diimplementasikan ke dalam perangkat lunak atau </w:t>
      </w:r>
      <w:r w:rsidR="00B31ADD" w:rsidRPr="00B31ADD">
        <w:rPr>
          <w:noProof/>
        </w:rPr>
        <w:drawing>
          <wp:anchor distT="0" distB="0" distL="114300" distR="114300" simplePos="0" relativeHeight="251658240" behindDoc="0" locked="0" layoutInCell="1" allowOverlap="1" wp14:anchorId="3D8578C3" wp14:editId="228F5E97">
            <wp:simplePos x="0" y="0"/>
            <wp:positionH relativeFrom="column">
              <wp:posOffset>445135</wp:posOffset>
            </wp:positionH>
            <wp:positionV relativeFrom="paragraph">
              <wp:posOffset>1230630</wp:posOffset>
            </wp:positionV>
            <wp:extent cx="5521325" cy="1711325"/>
            <wp:effectExtent l="0" t="0" r="3175"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1325" cy="1711325"/>
                    </a:xfrm>
                    <a:prstGeom prst="rect">
                      <a:avLst/>
                    </a:prstGeom>
                    <a:noFill/>
                    <a:ln>
                      <a:noFill/>
                    </a:ln>
                  </pic:spPr>
                </pic:pic>
              </a:graphicData>
            </a:graphic>
            <wp14:sizeRelH relativeFrom="margin">
              <wp14:pctWidth>0</wp14:pctWidth>
            </wp14:sizeRelH>
          </wp:anchor>
        </w:drawing>
      </w:r>
      <w:r>
        <w:t>produk yang terus berkembang.</w:t>
      </w:r>
      <w:r w:rsidR="000951B2" w:rsidRPr="000951B2">
        <w:t xml:space="preserve"> </w:t>
      </w:r>
      <w:r w:rsidR="000951B2">
        <w:fldChar w:fldCharType="begin" w:fldLock="1"/>
      </w:r>
      <w:r w:rsidR="00843C1B">
        <w:instrText>ADDIN CSL_CITATION {"citationItems":[{"id":"ITEM-1","itemData":{"ISSN":"2301-9670","abstract":"The technology itself will continue to be updated by looking at the current level of people's lives. From technological developments in the world of informatics from time to time continues to progress very rapidly making all government agencies, as well as education want to develop and use technological sophistication that is able to improve various kinds of performance. At present the progress of information technology is very needed in accessing information quickly, and has become a major need in information services to provide the system needed in a timely and accurate manner. The Android-based print out service ordering application is used by users to make it easier to place orders directly through a smartphone by relying on an Android application. Ordering process in the form of analysis using UML.","author":[{"dropping-particle":"","family":"Chandra","given":"Clarissa","non-dropping-particle":"","parse-names":false,"suffix":""},{"dropping-particle":"","family":"Joko Susilo","given":"Dan","non-dropping-particle":"","parse-names":false,"suffix":""},{"dropping-particle":"","family":"Program Studi Sistem Informasi","given":"Alumni","non-dropping-particle":"","parse-names":false,"suffix":""}],"container-title":"Jurnal Informatika dan bisnis","id":"ITEM-1","issue":"1","issued":{"date-parts":[["2021"]]},"title":"PERANCANGAN SISTEM PEMESANAN ONLINE JASA PRINT OUT BERBASIS ANDROID MENGGUNAKAN METODE SCRUM","type":"article-journal","volume":"10"},"uris":["http://www.mendeley.com/documents/?uuid=6919be36-e6a6-3028-ba55-c4fef2e61f9a"]}],"mendeley":{"formattedCitation":"(Chandra et al., 2021)","plainTextFormattedCitation":"(Chandra et al., 2021)","previouslyFormattedCitation":"(Chandra et al., 2021)"},"properties":{"noteIndex":0},"schema":"https://github.com/citation-style-language/schema/raw/master/csl-citation.json"}</w:instrText>
      </w:r>
      <w:r w:rsidR="000951B2">
        <w:fldChar w:fldCharType="separate"/>
      </w:r>
      <w:r w:rsidR="000951B2" w:rsidRPr="00FD0A05">
        <w:rPr>
          <w:noProof/>
        </w:rPr>
        <w:t>(Chandra et al., 2021)</w:t>
      </w:r>
      <w:r w:rsidR="000951B2">
        <w:fldChar w:fldCharType="end"/>
      </w:r>
    </w:p>
    <w:p w14:paraId="6A005D96" w14:textId="2B132DD1" w:rsidR="00B31ADD" w:rsidRDefault="00B31ADD" w:rsidP="00B31ADD"/>
    <w:p w14:paraId="19D17B1A" w14:textId="146C5590" w:rsidR="00B31ADD" w:rsidRDefault="00B31ADD" w:rsidP="00B31ADD"/>
    <w:p w14:paraId="1B1B22DF" w14:textId="7B158945" w:rsidR="00B31ADD" w:rsidRDefault="00B31ADD" w:rsidP="00B31ADD"/>
    <w:p w14:paraId="0440081E" w14:textId="278417AE" w:rsidR="00B31ADD" w:rsidRDefault="00B31ADD" w:rsidP="00B31ADD"/>
    <w:p w14:paraId="118D2B35" w14:textId="6FBF3E2F" w:rsidR="00B31ADD" w:rsidRDefault="00B31ADD" w:rsidP="00B31ADD"/>
    <w:p w14:paraId="16C1782E" w14:textId="172C2DCB" w:rsidR="00B31ADD" w:rsidRDefault="00B31ADD" w:rsidP="00B31ADD"/>
    <w:p w14:paraId="14E57740" w14:textId="421C960F" w:rsidR="00B31ADD" w:rsidRDefault="00B31ADD">
      <w:r>
        <w:br w:type="page"/>
      </w:r>
    </w:p>
    <w:p w14:paraId="5818589B" w14:textId="77777777" w:rsidR="00B31ADD" w:rsidRDefault="00B31ADD" w:rsidP="00B31ADD">
      <w:pPr>
        <w:pStyle w:val="Heading1"/>
        <w:jc w:val="center"/>
      </w:pPr>
      <w:bookmarkStart w:id="16" w:name="_Toc120000328"/>
      <w:r>
        <w:lastRenderedPageBreak/>
        <w:t>BAB 3</w:t>
      </w:r>
      <w:bookmarkEnd w:id="16"/>
      <w:r>
        <w:t xml:space="preserve"> </w:t>
      </w:r>
    </w:p>
    <w:p w14:paraId="1FBEEE05" w14:textId="2E0A2CE2" w:rsidR="00B31ADD" w:rsidRDefault="00B31ADD" w:rsidP="00B31ADD">
      <w:pPr>
        <w:pStyle w:val="Heading1"/>
        <w:jc w:val="center"/>
      </w:pPr>
      <w:bookmarkStart w:id="17" w:name="_Toc120000329"/>
      <w:r>
        <w:t>METODELOGI PENELITIAN</w:t>
      </w:r>
      <w:bookmarkEnd w:id="17"/>
    </w:p>
    <w:p w14:paraId="57689FEF" w14:textId="77777777" w:rsidR="00B31ADD" w:rsidRPr="00B31ADD" w:rsidRDefault="00B31ADD" w:rsidP="00B31ADD"/>
    <w:p w14:paraId="2AE54FD4" w14:textId="25FCDA0E" w:rsidR="00B31ADD" w:rsidRDefault="00B31ADD" w:rsidP="00B31ADD">
      <w:pPr>
        <w:pStyle w:val="Heading2"/>
        <w:numPr>
          <w:ilvl w:val="1"/>
          <w:numId w:val="2"/>
        </w:numPr>
        <w:ind w:left="90" w:firstLine="0"/>
      </w:pPr>
      <w:bookmarkStart w:id="18" w:name="_Toc120000330"/>
      <w:r>
        <w:t>Objek Penelitian</w:t>
      </w:r>
      <w:bookmarkEnd w:id="18"/>
    </w:p>
    <w:p w14:paraId="7045FF59" w14:textId="6BF5E22B" w:rsidR="00B31ADD" w:rsidRPr="00B31ADD" w:rsidRDefault="00B31ADD" w:rsidP="00B31ADD">
      <w:pPr>
        <w:ind w:left="720" w:firstLine="720"/>
      </w:pPr>
      <w:r>
        <w:t>Penelitian ini dilakukan pada Toko Vape Di Kota Sorong agar dapat membantu memperkenalkan Toko ini pada masyarakat Kota Sorong.</w:t>
      </w:r>
    </w:p>
    <w:p w14:paraId="3641514A" w14:textId="2BFB01BD" w:rsidR="00B31ADD" w:rsidRDefault="00B31ADD" w:rsidP="00B31ADD">
      <w:pPr>
        <w:pStyle w:val="Heading2"/>
        <w:numPr>
          <w:ilvl w:val="1"/>
          <w:numId w:val="2"/>
        </w:numPr>
        <w:ind w:left="90" w:firstLine="0"/>
      </w:pPr>
      <w:bookmarkStart w:id="19" w:name="_Toc120000331"/>
      <w:r>
        <w:t>Alat dan Bahan</w:t>
      </w:r>
      <w:bookmarkEnd w:id="19"/>
    </w:p>
    <w:p w14:paraId="577E727F" w14:textId="336B6AA5" w:rsidR="00B31ADD" w:rsidRDefault="00B31ADD" w:rsidP="00B31ADD">
      <w:pPr>
        <w:pStyle w:val="Heading3"/>
        <w:numPr>
          <w:ilvl w:val="2"/>
          <w:numId w:val="2"/>
        </w:numPr>
      </w:pPr>
      <w:bookmarkStart w:id="20" w:name="_Toc120000332"/>
      <w:r>
        <w:t>Alat</w:t>
      </w:r>
      <w:bookmarkEnd w:id="20"/>
    </w:p>
    <w:p w14:paraId="3A1B611C" w14:textId="4837AD20" w:rsidR="00B31ADD" w:rsidRDefault="00B31ADD" w:rsidP="00B31ADD">
      <w:pPr>
        <w:ind w:left="1440" w:firstLine="720"/>
      </w:pPr>
      <w:r>
        <w:t xml:space="preserve">Dalam proses pembuatan aplikasi berbasis android ini, </w:t>
      </w:r>
      <w:proofErr w:type="gramStart"/>
      <w:r>
        <w:t>penulis  mengunakkan</w:t>
      </w:r>
      <w:proofErr w:type="gramEnd"/>
      <w:r>
        <w:t xml:space="preserve"> beberapa alat dan bahan. Berikut ini merupakan alat-alat yang di gunakan dalam pembuatan aplikasi berbasis </w:t>
      </w:r>
      <w:proofErr w:type="gramStart"/>
      <w:r>
        <w:t>android :</w:t>
      </w:r>
      <w:proofErr w:type="gramEnd"/>
      <w:r>
        <w:t xml:space="preserve"> </w:t>
      </w:r>
    </w:p>
    <w:p w14:paraId="1AF97660" w14:textId="57D2DA7A" w:rsidR="00B31ADD" w:rsidRDefault="00B31ADD" w:rsidP="00B31ADD">
      <w:pPr>
        <w:pStyle w:val="ListParagraph"/>
        <w:numPr>
          <w:ilvl w:val="0"/>
          <w:numId w:val="3"/>
        </w:numPr>
      </w:pPr>
      <w:r>
        <w:t>Komputer/Laptop</w:t>
      </w:r>
    </w:p>
    <w:p w14:paraId="4F146877" w14:textId="463155B3" w:rsidR="00B31ADD" w:rsidRDefault="00B31ADD" w:rsidP="00B31ADD">
      <w:pPr>
        <w:pStyle w:val="ListParagraph"/>
        <w:numPr>
          <w:ilvl w:val="0"/>
          <w:numId w:val="3"/>
        </w:numPr>
      </w:pPr>
      <w:r>
        <w:t>Koneksi Internet</w:t>
      </w:r>
    </w:p>
    <w:p w14:paraId="7C73CC54" w14:textId="0AB82268" w:rsidR="00B31ADD" w:rsidRDefault="00B31ADD" w:rsidP="00B31ADD">
      <w:pPr>
        <w:pStyle w:val="Heading3"/>
        <w:numPr>
          <w:ilvl w:val="2"/>
          <w:numId w:val="2"/>
        </w:numPr>
      </w:pPr>
      <w:bookmarkStart w:id="21" w:name="_Toc120000333"/>
      <w:r>
        <w:t>Bahan</w:t>
      </w:r>
      <w:bookmarkEnd w:id="21"/>
    </w:p>
    <w:p w14:paraId="550CA953" w14:textId="40927736" w:rsidR="00B31ADD" w:rsidRDefault="00B31ADD" w:rsidP="00B31ADD">
      <w:pPr>
        <w:ind w:left="1440" w:firstLine="720"/>
      </w:pPr>
      <w:r w:rsidRPr="00B31ADD">
        <w:t xml:space="preserve">Dalam proses pembuatan aplikasi berbasis web ini penulis menggunakan beberapa bahan. berikut ini bahan-bahan yang digunakan dalam pembuatan aplikasi berbasis </w:t>
      </w:r>
      <w:proofErr w:type="gramStart"/>
      <w:r>
        <w:t>android :</w:t>
      </w:r>
      <w:proofErr w:type="gramEnd"/>
    </w:p>
    <w:p w14:paraId="4DF43440" w14:textId="1138F708" w:rsidR="00B31ADD" w:rsidRDefault="00B31ADD" w:rsidP="00B31ADD">
      <w:pPr>
        <w:pStyle w:val="ListParagraph"/>
        <w:numPr>
          <w:ilvl w:val="0"/>
          <w:numId w:val="3"/>
        </w:numPr>
      </w:pPr>
      <w:r>
        <w:t>Android Studio</w:t>
      </w:r>
    </w:p>
    <w:p w14:paraId="5169A786" w14:textId="4AC0E307" w:rsidR="00956E43" w:rsidRDefault="00956E43" w:rsidP="00B31ADD">
      <w:pPr>
        <w:pStyle w:val="ListParagraph"/>
        <w:numPr>
          <w:ilvl w:val="0"/>
          <w:numId w:val="3"/>
        </w:numPr>
      </w:pPr>
      <w:r>
        <w:t>Java</w:t>
      </w:r>
    </w:p>
    <w:p w14:paraId="45B1A2D7" w14:textId="5E96249C" w:rsidR="00B31ADD" w:rsidRDefault="00956E43" w:rsidP="00956E43">
      <w:r>
        <w:br w:type="page"/>
      </w:r>
    </w:p>
    <w:p w14:paraId="2DE6FBDC" w14:textId="08D85081" w:rsidR="00956E43" w:rsidRDefault="00956E43" w:rsidP="00956E43">
      <w:pPr>
        <w:pStyle w:val="Heading2"/>
        <w:numPr>
          <w:ilvl w:val="1"/>
          <w:numId w:val="2"/>
        </w:numPr>
        <w:ind w:left="90" w:firstLine="0"/>
      </w:pPr>
      <w:bookmarkStart w:id="22" w:name="_Toc120000334"/>
      <w:r>
        <w:lastRenderedPageBreak/>
        <w:t>Diagram Alir Pelaksanaan</w:t>
      </w:r>
      <w:bookmarkEnd w:id="22"/>
    </w:p>
    <w:p w14:paraId="6D951617" w14:textId="39D22FEA" w:rsidR="00956E43" w:rsidRDefault="002251D2" w:rsidP="00405623">
      <w:pPr>
        <w:spacing w:line="276" w:lineRule="auto"/>
        <w:ind w:left="720"/>
        <w:rPr>
          <w:noProof/>
        </w:rPr>
      </w:pPr>
      <w:r>
        <w:rPr>
          <w:noProof/>
        </w:rPr>
        <w:drawing>
          <wp:anchor distT="0" distB="0" distL="114300" distR="114300" simplePos="0" relativeHeight="251659264" behindDoc="1" locked="0" layoutInCell="1" allowOverlap="1" wp14:anchorId="1E1EDEEB" wp14:editId="392311BE">
            <wp:simplePos x="0" y="0"/>
            <wp:positionH relativeFrom="column">
              <wp:posOffset>1440815</wp:posOffset>
            </wp:positionH>
            <wp:positionV relativeFrom="paragraph">
              <wp:posOffset>792822</wp:posOffset>
            </wp:positionV>
            <wp:extent cx="3105150" cy="523875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105150" cy="5238750"/>
                    </a:xfrm>
                    <a:prstGeom prst="rect">
                      <a:avLst/>
                    </a:prstGeom>
                  </pic:spPr>
                </pic:pic>
              </a:graphicData>
            </a:graphic>
          </wp:anchor>
        </w:drawing>
      </w:r>
      <w:r w:rsidR="00956E43">
        <w:t>Tahapan-tahapan yang dilakukan dalam penelitian ini di mulai dari persiapan</w:t>
      </w:r>
      <w:r>
        <w:t xml:space="preserve"> </w:t>
      </w:r>
      <w:r>
        <w:rPr>
          <w:sz w:val="23"/>
          <w:szCs w:val="23"/>
        </w:rPr>
        <w:t xml:space="preserve">dan pengumpulan data, pengolahan data serta analisis data. Untuk memperjelas rangkaian kegiatan di tunjukan dalam diagram alir, dibawah </w:t>
      </w:r>
      <w:proofErr w:type="gramStart"/>
      <w:r>
        <w:rPr>
          <w:sz w:val="23"/>
          <w:szCs w:val="23"/>
        </w:rPr>
        <w:t>ini :</w:t>
      </w:r>
      <w:proofErr w:type="gramEnd"/>
    </w:p>
    <w:p w14:paraId="37609583" w14:textId="2CFD459A" w:rsidR="002251D2" w:rsidRDefault="00405623" w:rsidP="00405623">
      <w:pPr>
        <w:pStyle w:val="Heading3"/>
        <w:numPr>
          <w:ilvl w:val="2"/>
          <w:numId w:val="2"/>
        </w:numPr>
      </w:pPr>
      <w:bookmarkStart w:id="23" w:name="_Toc120000335"/>
      <w:r>
        <w:t>Identifikasi Masalah</w:t>
      </w:r>
      <w:bookmarkEnd w:id="23"/>
    </w:p>
    <w:p w14:paraId="0B63EAA2" w14:textId="0E8F99A1" w:rsidR="00405623" w:rsidRDefault="00405623" w:rsidP="00405623">
      <w:pPr>
        <w:ind w:left="2160" w:firstLine="720"/>
      </w:pPr>
      <w:r w:rsidRPr="00405623">
        <w:t>Pada tahap ini, peneliti mengidentifikasi masalah yang terjadi dengan cara melakukan observasi langsung ke tempat dan wawancara dengan</w:t>
      </w:r>
      <w:r>
        <w:t xml:space="preserve"> pemilik toko vape tersebut</w:t>
      </w:r>
      <w:r w:rsidRPr="00405623">
        <w:t>.</w:t>
      </w:r>
    </w:p>
    <w:p w14:paraId="51D5B50D" w14:textId="08C69B56" w:rsidR="00405623" w:rsidRDefault="00405623" w:rsidP="00405623">
      <w:pPr>
        <w:jc w:val="left"/>
      </w:pPr>
      <w:r>
        <w:br w:type="page"/>
      </w:r>
    </w:p>
    <w:p w14:paraId="629DED51" w14:textId="09962E5A" w:rsidR="00405623" w:rsidRDefault="00405623" w:rsidP="00405623">
      <w:pPr>
        <w:pStyle w:val="Heading3"/>
        <w:numPr>
          <w:ilvl w:val="2"/>
          <w:numId w:val="2"/>
        </w:numPr>
      </w:pPr>
      <w:bookmarkStart w:id="24" w:name="_Toc120000336"/>
      <w:r>
        <w:lastRenderedPageBreak/>
        <w:t>Studi Literatur / wawancara</w:t>
      </w:r>
      <w:bookmarkEnd w:id="24"/>
    </w:p>
    <w:p w14:paraId="617CF8AD" w14:textId="4641F00F" w:rsidR="00405623" w:rsidRDefault="00405623" w:rsidP="00405623">
      <w:pPr>
        <w:ind w:left="2160" w:firstLine="720"/>
      </w:pPr>
      <w:r w:rsidRPr="00405623">
        <w:t>Pada tahap ini, peneliti mengumpulkan data dengan cara mempelajari teori dan konsep dari literatur yang akurat dengan masalah penelitian yang terjadi, dimana peneliti mencari data dari beberapa sumber jurnal yang diambil dari internet yang sesuai dengan permasalahan yang dihadapi, sehingga menghasilkan suatu informasi yang akan digunakan dalam penyelesaian penelitian. Studi literatur yang dilakukan adalah mengenai perancangan sistem, sistem informasi, pembelian dan penjualan, use case diagram, class diagram.</w:t>
      </w:r>
    </w:p>
    <w:p w14:paraId="6AA343AB" w14:textId="2E2B1690" w:rsidR="00405623" w:rsidRDefault="00405623" w:rsidP="00405623">
      <w:pPr>
        <w:pStyle w:val="Heading3"/>
        <w:numPr>
          <w:ilvl w:val="2"/>
          <w:numId w:val="2"/>
        </w:numPr>
      </w:pPr>
      <w:bookmarkStart w:id="25" w:name="_Toc120000337"/>
      <w:r>
        <w:t>Pengumpulan Data</w:t>
      </w:r>
      <w:bookmarkEnd w:id="25"/>
    </w:p>
    <w:p w14:paraId="38FCFC99" w14:textId="77777777" w:rsidR="00405623" w:rsidRDefault="00405623" w:rsidP="00405623">
      <w:pPr>
        <w:ind w:left="2160" w:firstLine="720"/>
      </w:pPr>
      <w:r>
        <w:t>Dalam penelitian ini, peneliti menggunakan 3 metode untuk pengumpulan data, yaitu:</w:t>
      </w:r>
    </w:p>
    <w:p w14:paraId="5C73501F" w14:textId="77777777" w:rsidR="00405623" w:rsidRDefault="00405623" w:rsidP="00405623">
      <w:pPr>
        <w:ind w:left="2160"/>
      </w:pPr>
      <w:r>
        <w:t>a. Wawancara (Interview)</w:t>
      </w:r>
    </w:p>
    <w:p w14:paraId="4ED5AD99" w14:textId="77777777" w:rsidR="00405623" w:rsidRDefault="00405623" w:rsidP="00405623">
      <w:pPr>
        <w:ind w:left="2160"/>
      </w:pPr>
      <w:r>
        <w:t>b. Pengamatan Langsung (Observation)</w:t>
      </w:r>
    </w:p>
    <w:p w14:paraId="460D6449" w14:textId="4C7CA609" w:rsidR="00405623" w:rsidRDefault="00405623" w:rsidP="00405623">
      <w:pPr>
        <w:ind w:left="2160"/>
      </w:pPr>
      <w:r>
        <w:t>c. Analisis Dokumen</w:t>
      </w:r>
    </w:p>
    <w:p w14:paraId="20E6D9A3" w14:textId="4F5F0F06" w:rsidR="00405623" w:rsidRDefault="00843C1B" w:rsidP="00405623">
      <w:pPr>
        <w:pStyle w:val="Heading3"/>
        <w:numPr>
          <w:ilvl w:val="2"/>
          <w:numId w:val="2"/>
        </w:numPr>
      </w:pPr>
      <w:bookmarkStart w:id="26" w:name="_Toc120000338"/>
      <w:r>
        <w:rPr>
          <w:noProof/>
        </w:rPr>
        <w:drawing>
          <wp:anchor distT="0" distB="0" distL="114300" distR="114300" simplePos="0" relativeHeight="251662336" behindDoc="0" locked="0" layoutInCell="1" allowOverlap="1" wp14:anchorId="47727182" wp14:editId="1B313119">
            <wp:simplePos x="0" y="0"/>
            <wp:positionH relativeFrom="column">
              <wp:posOffset>3223895</wp:posOffset>
            </wp:positionH>
            <wp:positionV relativeFrom="paragraph">
              <wp:posOffset>373380</wp:posOffset>
            </wp:positionV>
            <wp:extent cx="1880235" cy="4076700"/>
            <wp:effectExtent l="0" t="0" r="571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880235" cy="40767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6C5A5991" wp14:editId="0D318B33">
            <wp:simplePos x="0" y="0"/>
            <wp:positionH relativeFrom="column">
              <wp:posOffset>843024</wp:posOffset>
            </wp:positionH>
            <wp:positionV relativeFrom="paragraph">
              <wp:posOffset>345259</wp:posOffset>
            </wp:positionV>
            <wp:extent cx="1869440" cy="4053840"/>
            <wp:effectExtent l="0" t="0" r="0" b="381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869440" cy="4053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5623">
        <w:t>Perancangan Sistem</w:t>
      </w:r>
      <w:bookmarkEnd w:id="26"/>
    </w:p>
    <w:p w14:paraId="7333C958" w14:textId="0678A92B" w:rsidR="004A5076" w:rsidRDefault="004A5076" w:rsidP="004A5076">
      <w:pPr>
        <w:pStyle w:val="Head0"/>
        <w:ind w:left="0" w:firstLine="0"/>
      </w:pPr>
      <w:r>
        <w:t xml:space="preserve">Pada tampilan di atas menunjukan tampilan awal membuka aplikasi </w:t>
      </w:r>
      <w:r>
        <w:t>dan juga menu utama dari aplikasi</w:t>
      </w:r>
    </w:p>
    <w:p w14:paraId="24C03792" w14:textId="3635097D" w:rsidR="004A5076" w:rsidRDefault="004A5076" w:rsidP="004A5076">
      <w:pPr>
        <w:jc w:val="left"/>
      </w:pPr>
      <w:r>
        <w:rPr>
          <w:noProof/>
        </w:rPr>
        <w:lastRenderedPageBreak/>
        <w:drawing>
          <wp:anchor distT="0" distB="0" distL="114300" distR="114300" simplePos="0" relativeHeight="251665408" behindDoc="0" locked="0" layoutInCell="1" allowOverlap="1" wp14:anchorId="70AA9408" wp14:editId="6AA6A4EB">
            <wp:simplePos x="0" y="0"/>
            <wp:positionH relativeFrom="column">
              <wp:posOffset>3065953</wp:posOffset>
            </wp:positionH>
            <wp:positionV relativeFrom="paragraph">
              <wp:posOffset>0</wp:posOffset>
            </wp:positionV>
            <wp:extent cx="1837055" cy="398272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837055" cy="3982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4384" behindDoc="0" locked="0" layoutInCell="1" allowOverlap="1" wp14:anchorId="59D8B78B" wp14:editId="6FBE265C">
            <wp:simplePos x="0" y="0"/>
            <wp:positionH relativeFrom="column">
              <wp:posOffset>944352</wp:posOffset>
            </wp:positionH>
            <wp:positionV relativeFrom="paragraph">
              <wp:posOffset>-2540</wp:posOffset>
            </wp:positionV>
            <wp:extent cx="1838325" cy="3985260"/>
            <wp:effectExtent l="0" t="0" r="952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838325" cy="39852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20A697" w14:textId="77777777" w:rsidR="004A5076" w:rsidRDefault="004A5076" w:rsidP="004A5076">
      <w:pPr>
        <w:jc w:val="left"/>
      </w:pPr>
    </w:p>
    <w:p w14:paraId="68A3E4CA" w14:textId="77777777" w:rsidR="004A5076" w:rsidRDefault="004A5076" w:rsidP="004A5076">
      <w:pPr>
        <w:jc w:val="left"/>
      </w:pPr>
    </w:p>
    <w:p w14:paraId="728D15FC" w14:textId="77777777" w:rsidR="004A5076" w:rsidRDefault="004A5076" w:rsidP="004A5076">
      <w:pPr>
        <w:jc w:val="left"/>
      </w:pPr>
    </w:p>
    <w:p w14:paraId="29916760" w14:textId="77777777" w:rsidR="004A5076" w:rsidRDefault="004A5076" w:rsidP="004A5076">
      <w:pPr>
        <w:jc w:val="left"/>
      </w:pPr>
    </w:p>
    <w:p w14:paraId="4A37870C" w14:textId="77777777" w:rsidR="004A5076" w:rsidRDefault="004A5076" w:rsidP="004A5076">
      <w:pPr>
        <w:jc w:val="left"/>
      </w:pPr>
    </w:p>
    <w:p w14:paraId="4F44A18A" w14:textId="77777777" w:rsidR="004A5076" w:rsidRDefault="004A5076" w:rsidP="004A5076">
      <w:pPr>
        <w:jc w:val="left"/>
      </w:pPr>
    </w:p>
    <w:p w14:paraId="16F5FE3B" w14:textId="77777777" w:rsidR="004A5076" w:rsidRDefault="004A5076" w:rsidP="004A5076">
      <w:pPr>
        <w:jc w:val="left"/>
      </w:pPr>
    </w:p>
    <w:p w14:paraId="7626E1C4" w14:textId="77777777" w:rsidR="004A5076" w:rsidRDefault="004A5076" w:rsidP="004A5076">
      <w:pPr>
        <w:jc w:val="left"/>
      </w:pPr>
    </w:p>
    <w:p w14:paraId="4CB00F38" w14:textId="77777777" w:rsidR="004A5076" w:rsidRDefault="004A5076" w:rsidP="004A5076">
      <w:pPr>
        <w:jc w:val="left"/>
      </w:pPr>
    </w:p>
    <w:p w14:paraId="1944AA4B" w14:textId="77777777" w:rsidR="004A5076" w:rsidRDefault="004A5076" w:rsidP="004A5076">
      <w:pPr>
        <w:jc w:val="left"/>
      </w:pPr>
    </w:p>
    <w:p w14:paraId="7A45B5A4" w14:textId="77777777" w:rsidR="004A5076" w:rsidRDefault="004A5076" w:rsidP="004A5076">
      <w:pPr>
        <w:jc w:val="left"/>
        <w:rPr>
          <w:noProof/>
        </w:rPr>
      </w:pPr>
    </w:p>
    <w:p w14:paraId="5F564FD5" w14:textId="77777777" w:rsidR="004A5076" w:rsidRDefault="004A5076" w:rsidP="004A5076">
      <w:pPr>
        <w:jc w:val="left"/>
      </w:pPr>
    </w:p>
    <w:p w14:paraId="0D4196F1" w14:textId="77777777" w:rsidR="004A5076" w:rsidRDefault="004A5076" w:rsidP="004A5076">
      <w:pPr>
        <w:jc w:val="left"/>
      </w:pPr>
    </w:p>
    <w:p w14:paraId="284858FE" w14:textId="77777777" w:rsidR="004A5076" w:rsidRDefault="004A5076" w:rsidP="004A5076">
      <w:pPr>
        <w:jc w:val="left"/>
      </w:pPr>
    </w:p>
    <w:p w14:paraId="7A8AE003" w14:textId="77777777" w:rsidR="004A5076" w:rsidRDefault="004A5076" w:rsidP="004A5076">
      <w:pPr>
        <w:jc w:val="left"/>
      </w:pPr>
    </w:p>
    <w:p w14:paraId="3CC0C7D4" w14:textId="77777777" w:rsidR="004A5076" w:rsidRDefault="004A5076" w:rsidP="004A5076">
      <w:pPr>
        <w:pStyle w:val="Head0"/>
        <w:ind w:left="0" w:firstLine="0"/>
      </w:pPr>
      <w:r>
        <w:t>Pada tampilan di atas menunjukan menu utama, menu pilihan dan menu form pengisian pembeli</w:t>
      </w:r>
    </w:p>
    <w:p w14:paraId="4ABEE9DB" w14:textId="7099176C" w:rsidR="004A5076" w:rsidRDefault="004A5076" w:rsidP="004A5076">
      <w:pPr>
        <w:pStyle w:val="Head0"/>
        <w:ind w:left="0" w:firstLine="0"/>
      </w:pPr>
      <w:r>
        <w:rPr>
          <w:noProof/>
        </w:rPr>
        <w:drawing>
          <wp:anchor distT="0" distB="0" distL="114300" distR="114300" simplePos="0" relativeHeight="251668480" behindDoc="0" locked="0" layoutInCell="1" allowOverlap="1" wp14:anchorId="39551264" wp14:editId="14055863">
            <wp:simplePos x="0" y="0"/>
            <wp:positionH relativeFrom="column">
              <wp:posOffset>1959429</wp:posOffset>
            </wp:positionH>
            <wp:positionV relativeFrom="paragraph">
              <wp:posOffset>45430</wp:posOffset>
            </wp:positionV>
            <wp:extent cx="1805940" cy="3966359"/>
            <wp:effectExtent l="0" t="0" r="381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806367" cy="3967297"/>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0" locked="0" layoutInCell="1" allowOverlap="1" wp14:anchorId="550F0E8B" wp14:editId="473B8955">
            <wp:simplePos x="0" y="0"/>
            <wp:positionH relativeFrom="column">
              <wp:posOffset>-56515</wp:posOffset>
            </wp:positionH>
            <wp:positionV relativeFrom="paragraph">
              <wp:posOffset>48895</wp:posOffset>
            </wp:positionV>
            <wp:extent cx="1836420" cy="398272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836420" cy="3982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69504" behindDoc="0" locked="0" layoutInCell="1" allowOverlap="1" wp14:anchorId="28AE5ECC" wp14:editId="3C248F28">
                <wp:simplePos x="0" y="0"/>
                <wp:positionH relativeFrom="column">
                  <wp:posOffset>3985544</wp:posOffset>
                </wp:positionH>
                <wp:positionV relativeFrom="paragraph">
                  <wp:posOffset>47362</wp:posOffset>
                </wp:positionV>
                <wp:extent cx="2360930" cy="1031240"/>
                <wp:effectExtent l="0" t="0" r="381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031240"/>
                        </a:xfrm>
                        <a:prstGeom prst="rect">
                          <a:avLst/>
                        </a:prstGeom>
                        <a:solidFill>
                          <a:srgbClr val="FFFFFF"/>
                        </a:solidFill>
                        <a:ln w="9525">
                          <a:noFill/>
                          <a:miter lim="800000"/>
                          <a:headEnd/>
                          <a:tailEnd/>
                        </a:ln>
                      </wps:spPr>
                      <wps:txbx>
                        <w:txbxContent>
                          <w:p w14:paraId="23B1DF5D" w14:textId="77777777" w:rsidR="004A5076" w:rsidRDefault="004A5076" w:rsidP="004A5076">
                            <w:r>
                              <w:t>Pada tampilan di kiri menunjukan menu pembayaran bank dan juga slip, yang dimana pembeli akan mengirim bukti tranfer direct ke W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28AE5ECC" id="_x0000_t202" coordsize="21600,21600" o:spt="202" path="m,l,21600r21600,l21600,xe">
                <v:stroke joinstyle="miter"/>
                <v:path gradientshapeok="t" o:connecttype="rect"/>
              </v:shapetype>
              <v:shape id="Text Box 2" o:spid="_x0000_s1026" type="#_x0000_t202" style="position:absolute;left:0;text-align:left;margin-left:313.8pt;margin-top:3.75pt;width:185.9pt;height:81.2pt;z-index:2516695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" stroked="f">
                <v:textbox>
                  <w:txbxContent>
                    <w:p w14:paraId="23B1DF5D" w14:textId="77777777" w:rsidR="004A5076" w:rsidRDefault="004A5076" w:rsidP="004A5076">
                      <w:r>
                        <w:t>Pada tampilan di kiri menunjukan menu pembayaran bank dan juga slip, yang dimana pembeli akan mengirim bukti tranfer direct ke WA</w:t>
                      </w:r>
                    </w:p>
                  </w:txbxContent>
                </v:textbox>
                <w10:wrap type="square"/>
              </v:shape>
            </w:pict>
          </mc:Fallback>
        </mc:AlternateContent>
      </w:r>
    </w:p>
    <w:p w14:paraId="191E483C" w14:textId="77777777" w:rsidR="004A5076" w:rsidRDefault="004A5076" w:rsidP="004A5076">
      <w:pPr>
        <w:pStyle w:val="Head0"/>
        <w:ind w:left="0" w:firstLine="0"/>
      </w:pPr>
      <w:r>
        <w:tab/>
      </w:r>
      <w:r>
        <w:tab/>
      </w:r>
      <w:r>
        <w:tab/>
      </w:r>
      <w:r>
        <w:tab/>
      </w:r>
      <w:r>
        <w:tab/>
      </w:r>
      <w:r>
        <w:tab/>
      </w:r>
      <w:r>
        <w:tab/>
      </w:r>
      <w:r>
        <w:tab/>
      </w:r>
      <w:r>
        <w:tab/>
        <w:t xml:space="preserve"> </w:t>
      </w:r>
    </w:p>
    <w:p w14:paraId="39C5D8D3" w14:textId="77777777" w:rsidR="004A5076" w:rsidRDefault="004A5076" w:rsidP="004A5076">
      <w:pPr>
        <w:jc w:val="left"/>
      </w:pPr>
    </w:p>
    <w:p w14:paraId="761BE4E0" w14:textId="5A07AB73" w:rsidR="004A5076" w:rsidRDefault="004A5076" w:rsidP="004A5076">
      <w:pPr>
        <w:jc w:val="left"/>
      </w:pPr>
      <w:r>
        <w:rPr>
          <w:noProof/>
        </w:rPr>
        <w:drawing>
          <wp:anchor distT="0" distB="0" distL="114300" distR="114300" simplePos="0" relativeHeight="251670528" behindDoc="0" locked="0" layoutInCell="1" allowOverlap="1" wp14:anchorId="503D72CC" wp14:editId="10F28175">
            <wp:simplePos x="0" y="0"/>
            <wp:positionH relativeFrom="column">
              <wp:posOffset>4044950</wp:posOffset>
            </wp:positionH>
            <wp:positionV relativeFrom="paragraph">
              <wp:posOffset>6985</wp:posOffset>
            </wp:positionV>
            <wp:extent cx="1610616" cy="1924050"/>
            <wp:effectExtent l="0" t="0" r="889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44881"/>
                    <a:stretch/>
                  </pic:blipFill>
                  <pic:spPr bwMode="auto">
                    <a:xfrm>
                      <a:off x="0" y="0"/>
                      <a:ext cx="1610616" cy="19240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728577E" w14:textId="12A06DB8" w:rsidR="004A5076" w:rsidRDefault="004A5076" w:rsidP="004A5076">
      <w:pPr>
        <w:jc w:val="left"/>
      </w:pPr>
    </w:p>
    <w:p w14:paraId="51B148D3" w14:textId="46AC4609" w:rsidR="004A5076" w:rsidRDefault="004A5076" w:rsidP="004A5076">
      <w:pPr>
        <w:jc w:val="left"/>
      </w:pPr>
    </w:p>
    <w:p w14:paraId="10273D5D" w14:textId="00D64415" w:rsidR="004A5076" w:rsidRDefault="004A5076" w:rsidP="004A5076">
      <w:pPr>
        <w:jc w:val="left"/>
        <w:rPr>
          <w:noProof/>
        </w:rPr>
      </w:pPr>
    </w:p>
    <w:p w14:paraId="1943AE81" w14:textId="2DA3AA26" w:rsidR="004A5076" w:rsidRDefault="004A5076" w:rsidP="004A5076">
      <w:pPr>
        <w:jc w:val="left"/>
      </w:pPr>
    </w:p>
    <w:p w14:paraId="548A5B43" w14:textId="77777777" w:rsidR="004A5076" w:rsidRDefault="004A5076" w:rsidP="004A5076">
      <w:pPr>
        <w:jc w:val="left"/>
      </w:pPr>
    </w:p>
    <w:p w14:paraId="5ADBEF5B" w14:textId="77777777" w:rsidR="004A5076" w:rsidRDefault="004A5076" w:rsidP="004A5076">
      <w:pPr>
        <w:jc w:val="left"/>
      </w:pPr>
    </w:p>
    <w:p w14:paraId="427A63FB" w14:textId="77777777" w:rsidR="004A5076" w:rsidRDefault="004A5076" w:rsidP="004A5076">
      <w:pPr>
        <w:jc w:val="left"/>
      </w:pPr>
    </w:p>
    <w:p w14:paraId="70261755" w14:textId="005A0EA5" w:rsidR="00996DE3" w:rsidRDefault="00996DE3">
      <w:pPr>
        <w:jc w:val="left"/>
      </w:pPr>
    </w:p>
    <w:p w14:paraId="19F07FAC" w14:textId="7C8C2A78" w:rsidR="00996DE3" w:rsidRDefault="00996DE3" w:rsidP="00996DE3">
      <w:pPr>
        <w:pStyle w:val="Heading1"/>
        <w:jc w:val="center"/>
      </w:pPr>
      <w:bookmarkStart w:id="27" w:name="_Toc120000339"/>
      <w:r>
        <w:t>DAFTAR PUSTAKA</w:t>
      </w:r>
      <w:bookmarkEnd w:id="27"/>
    </w:p>
    <w:p w14:paraId="28463D33" w14:textId="77777777" w:rsidR="00843C1B" w:rsidRPr="00843C1B" w:rsidRDefault="00843C1B" w:rsidP="00843C1B"/>
    <w:p w14:paraId="215A032E" w14:textId="501C6BB1" w:rsidR="00843C1B" w:rsidRPr="00843C1B" w:rsidRDefault="00843C1B" w:rsidP="00843C1B">
      <w:pPr>
        <w:widowControl w:val="0"/>
        <w:autoSpaceDE w:val="0"/>
        <w:autoSpaceDN w:val="0"/>
        <w:adjustRightInd w:val="0"/>
        <w:spacing w:line="240" w:lineRule="auto"/>
        <w:ind w:left="480"/>
        <w:rPr>
          <w:rFonts w:cs="Times New Roman"/>
          <w:noProof/>
          <w:szCs w:val="24"/>
        </w:rPr>
      </w:pPr>
      <w:r>
        <w:fldChar w:fldCharType="begin" w:fldLock="1"/>
      </w:r>
      <w:r>
        <w:instrText xml:space="preserve">ADDIN Mendeley Bibliography CSL_BIBLIOGRAPHY </w:instrText>
      </w:r>
      <w:r>
        <w:fldChar w:fldCharType="separate"/>
      </w:r>
      <w:r w:rsidRPr="00843C1B">
        <w:rPr>
          <w:rFonts w:cs="Times New Roman"/>
          <w:noProof/>
          <w:szCs w:val="24"/>
        </w:rPr>
        <w:t xml:space="preserve">Andi, J. (2015). Pembangunan Aplikasi Child Tracker Berbasis Assisted – Global Positioning System ( A-GPS ) Dengan Platform Android. </w:t>
      </w:r>
      <w:r w:rsidRPr="00843C1B">
        <w:rPr>
          <w:rFonts w:cs="Times New Roman"/>
          <w:i/>
          <w:iCs/>
          <w:noProof/>
          <w:szCs w:val="24"/>
        </w:rPr>
        <w:t>Jurnal Ilmiah Komputer Dan Informatika (KOMPUTA)</w:t>
      </w:r>
      <w:r w:rsidRPr="00843C1B">
        <w:rPr>
          <w:rFonts w:cs="Times New Roman"/>
          <w:noProof/>
          <w:szCs w:val="24"/>
        </w:rPr>
        <w:t xml:space="preserve">, </w:t>
      </w:r>
      <w:r w:rsidRPr="00843C1B">
        <w:rPr>
          <w:rFonts w:cs="Times New Roman"/>
          <w:i/>
          <w:iCs/>
          <w:noProof/>
          <w:szCs w:val="24"/>
        </w:rPr>
        <w:t>1</w:t>
      </w:r>
      <w:r w:rsidRPr="00843C1B">
        <w:rPr>
          <w:rFonts w:cs="Times New Roman"/>
          <w:noProof/>
          <w:szCs w:val="24"/>
        </w:rPr>
        <w:t>(1), 1–8.</w:t>
      </w:r>
    </w:p>
    <w:p w14:paraId="1538AD17" w14:textId="77777777" w:rsidR="00843C1B" w:rsidRPr="00843C1B" w:rsidRDefault="00843C1B" w:rsidP="00843C1B">
      <w:pPr>
        <w:widowControl w:val="0"/>
        <w:autoSpaceDE w:val="0"/>
        <w:autoSpaceDN w:val="0"/>
        <w:adjustRightInd w:val="0"/>
        <w:spacing w:line="240" w:lineRule="auto"/>
        <w:ind w:left="480"/>
        <w:rPr>
          <w:rFonts w:cs="Times New Roman"/>
          <w:noProof/>
          <w:szCs w:val="24"/>
        </w:rPr>
      </w:pPr>
      <w:r w:rsidRPr="00843C1B">
        <w:rPr>
          <w:rFonts w:cs="Times New Roman"/>
          <w:noProof/>
          <w:szCs w:val="24"/>
        </w:rPr>
        <w:t xml:space="preserve">Chandra, C., Joko Susilo, D., &amp; Program Studi Sistem Informasi, A. (2021). PERANCANGAN SISTEM PEMESANAN ONLINE JASA PRINT OUT BERBASIS ANDROID MENGGUNAKAN METODE SCRUM. </w:t>
      </w:r>
      <w:r w:rsidRPr="00843C1B">
        <w:rPr>
          <w:rFonts w:cs="Times New Roman"/>
          <w:i/>
          <w:iCs/>
          <w:noProof/>
          <w:szCs w:val="24"/>
        </w:rPr>
        <w:t>Jurnal Informatika Dan Bisnis</w:t>
      </w:r>
      <w:r w:rsidRPr="00843C1B">
        <w:rPr>
          <w:rFonts w:cs="Times New Roman"/>
          <w:noProof/>
          <w:szCs w:val="24"/>
        </w:rPr>
        <w:t xml:space="preserve">, </w:t>
      </w:r>
      <w:r w:rsidRPr="00843C1B">
        <w:rPr>
          <w:rFonts w:cs="Times New Roman"/>
          <w:i/>
          <w:iCs/>
          <w:noProof/>
          <w:szCs w:val="24"/>
        </w:rPr>
        <w:t>10</w:t>
      </w:r>
      <w:r w:rsidRPr="00843C1B">
        <w:rPr>
          <w:rFonts w:cs="Times New Roman"/>
          <w:noProof/>
          <w:szCs w:val="24"/>
        </w:rPr>
        <w:t>(1). http://www.kwikkiangie.ac.id</w:t>
      </w:r>
    </w:p>
    <w:p w14:paraId="3A5519BB" w14:textId="77777777" w:rsidR="00843C1B" w:rsidRPr="00843C1B" w:rsidRDefault="00843C1B" w:rsidP="00843C1B">
      <w:pPr>
        <w:widowControl w:val="0"/>
        <w:autoSpaceDE w:val="0"/>
        <w:autoSpaceDN w:val="0"/>
        <w:adjustRightInd w:val="0"/>
        <w:spacing w:line="240" w:lineRule="auto"/>
        <w:ind w:left="480"/>
        <w:rPr>
          <w:rFonts w:cs="Times New Roman"/>
          <w:noProof/>
        </w:rPr>
      </w:pPr>
      <w:r w:rsidRPr="00843C1B">
        <w:rPr>
          <w:rFonts w:cs="Times New Roman"/>
          <w:noProof/>
          <w:szCs w:val="24"/>
        </w:rPr>
        <w:t xml:space="preserve">Prastio, C. E., &amp; Ani, N. (2018). </w:t>
      </w:r>
      <w:r w:rsidRPr="00843C1B">
        <w:rPr>
          <w:rFonts w:cs="Times New Roman"/>
          <w:i/>
          <w:iCs/>
          <w:noProof/>
          <w:szCs w:val="24"/>
        </w:rPr>
        <w:t>APLIKASI SELF SERVICE MENU MENGGUNAKAN METODE SCRUM BERBASIS ANDROID (CASE STUDY : WARKOBAR CAFÉ CIKARANG)</w:t>
      </w:r>
      <w:r w:rsidRPr="00843C1B">
        <w:rPr>
          <w:rFonts w:cs="Times New Roman"/>
          <w:noProof/>
          <w:szCs w:val="24"/>
        </w:rPr>
        <w:t xml:space="preserve">. </w:t>
      </w:r>
      <w:r w:rsidRPr="00843C1B">
        <w:rPr>
          <w:rFonts w:cs="Times New Roman"/>
          <w:i/>
          <w:iCs/>
          <w:noProof/>
          <w:szCs w:val="24"/>
        </w:rPr>
        <w:t>11</w:t>
      </w:r>
      <w:r w:rsidRPr="00843C1B">
        <w:rPr>
          <w:rFonts w:cs="Times New Roman"/>
          <w:noProof/>
          <w:szCs w:val="24"/>
        </w:rPr>
        <w:t>(2).</w:t>
      </w:r>
    </w:p>
    <w:p w14:paraId="0AE778D5" w14:textId="280B2F25" w:rsidR="00CE5F40" w:rsidRDefault="00843C1B" w:rsidP="004A5076">
      <w:r>
        <w:fldChar w:fldCharType="end"/>
      </w:r>
    </w:p>
    <w:p w14:paraId="64201DB4" w14:textId="3594ED7F" w:rsidR="00CE5F40" w:rsidRPr="00996DE3" w:rsidRDefault="00CE5F40" w:rsidP="00996DE3"/>
    <w:sectPr w:rsidR="00CE5F40" w:rsidRPr="00996DE3" w:rsidSect="00C475C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C4C968" w14:textId="77777777" w:rsidR="00924C93" w:rsidRDefault="00924C93" w:rsidP="0023112C">
      <w:pPr>
        <w:spacing w:after="0" w:line="240" w:lineRule="auto"/>
      </w:pPr>
      <w:r>
        <w:separator/>
      </w:r>
    </w:p>
  </w:endnote>
  <w:endnote w:type="continuationSeparator" w:id="0">
    <w:p w14:paraId="2319321A" w14:textId="77777777" w:rsidR="00924C93" w:rsidRDefault="00924C93" w:rsidP="00231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5823004"/>
      <w:docPartObj>
        <w:docPartGallery w:val="Page Numbers (Bottom of Page)"/>
        <w:docPartUnique/>
      </w:docPartObj>
    </w:sdtPr>
    <w:sdtEndPr>
      <w:rPr>
        <w:noProof/>
      </w:rPr>
    </w:sdtEndPr>
    <w:sdtContent>
      <w:p w14:paraId="3613C7CB" w14:textId="0CFEDC8C" w:rsidR="00C475C5" w:rsidRDefault="00C475C5" w:rsidP="00C475C5">
        <w:pPr>
          <w:pStyle w:val="Footer"/>
          <w:tabs>
            <w:tab w:val="left" w:pos="990"/>
          </w:tabs>
          <w:jc w:val="right"/>
        </w:pPr>
        <w:r>
          <w:fldChar w:fldCharType="begin"/>
        </w:r>
        <w:r>
          <w:instrText xml:space="preserve"> PAGE   \* MERGEFORMAT </w:instrText>
        </w:r>
        <w:r>
          <w:fldChar w:fldCharType="separate"/>
        </w:r>
        <w:r w:rsidR="00361988">
          <w:rPr>
            <w:noProof/>
          </w:rPr>
          <w:t>12</w:t>
        </w:r>
        <w:r>
          <w:rPr>
            <w:noProof/>
          </w:rPr>
          <w:fldChar w:fldCharType="end"/>
        </w:r>
      </w:p>
    </w:sdtContent>
  </w:sdt>
  <w:p w14:paraId="2FE47CBB" w14:textId="77777777" w:rsidR="00C475C5" w:rsidRDefault="00C475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C76478" w14:textId="77777777" w:rsidR="00924C93" w:rsidRDefault="00924C93" w:rsidP="0023112C">
      <w:pPr>
        <w:spacing w:after="0" w:line="240" w:lineRule="auto"/>
      </w:pPr>
      <w:r>
        <w:separator/>
      </w:r>
    </w:p>
  </w:footnote>
  <w:footnote w:type="continuationSeparator" w:id="0">
    <w:p w14:paraId="6D38ABFD" w14:textId="77777777" w:rsidR="00924C93" w:rsidRDefault="00924C93" w:rsidP="002311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A40FA7"/>
    <w:multiLevelType w:val="multilevel"/>
    <w:tmpl w:val="C642729A"/>
    <w:lvl w:ilvl="0">
      <w:start w:val="1"/>
      <w:numFmt w:val="decimal"/>
      <w:lvlText w:val="%1."/>
      <w:lvlJc w:val="left"/>
      <w:pPr>
        <w:ind w:left="180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440"/>
      </w:pPr>
      <w:rPr>
        <w:rFonts w:hint="default"/>
      </w:rPr>
    </w:lvl>
    <w:lvl w:ilvl="6">
      <w:start w:val="1"/>
      <w:numFmt w:val="decimal"/>
      <w:isLgl/>
      <w:lvlText w:val="%1.%2.%3.%4.%5.%6.%7."/>
      <w:lvlJc w:val="left"/>
      <w:pPr>
        <w:ind w:left="3240" w:hanging="1800"/>
      </w:pPr>
      <w:rPr>
        <w:rFonts w:hint="default"/>
      </w:rPr>
    </w:lvl>
    <w:lvl w:ilvl="7">
      <w:start w:val="1"/>
      <w:numFmt w:val="decimal"/>
      <w:isLgl/>
      <w:lvlText w:val="%1.%2.%3.%4.%5.%6.%7.%8."/>
      <w:lvlJc w:val="left"/>
      <w:pPr>
        <w:ind w:left="3240" w:hanging="1800"/>
      </w:pPr>
      <w:rPr>
        <w:rFonts w:hint="default"/>
      </w:rPr>
    </w:lvl>
    <w:lvl w:ilvl="8">
      <w:start w:val="1"/>
      <w:numFmt w:val="decimal"/>
      <w:isLgl/>
      <w:lvlText w:val="%1.%2.%3.%4.%5.%6.%7.%8.%9."/>
      <w:lvlJc w:val="left"/>
      <w:pPr>
        <w:ind w:left="3600" w:hanging="2160"/>
      </w:pPr>
      <w:rPr>
        <w:rFonts w:hint="default"/>
      </w:rPr>
    </w:lvl>
  </w:abstractNum>
  <w:abstractNum w:abstractNumId="1" w15:restartNumberingAfterBreak="0">
    <w:nsid w:val="2C841043"/>
    <w:multiLevelType w:val="hybridMultilevel"/>
    <w:tmpl w:val="2C38EA0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 w15:restartNumberingAfterBreak="0">
    <w:nsid w:val="33B85603"/>
    <w:multiLevelType w:val="multilevel"/>
    <w:tmpl w:val="3124B6A6"/>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33BC6E6D"/>
    <w:multiLevelType w:val="hybridMultilevel"/>
    <w:tmpl w:val="3C72469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B82"/>
    <w:rsid w:val="00002906"/>
    <w:rsid w:val="00045C26"/>
    <w:rsid w:val="00063031"/>
    <w:rsid w:val="000951B2"/>
    <w:rsid w:val="001B7484"/>
    <w:rsid w:val="002251D2"/>
    <w:rsid w:val="0023112C"/>
    <w:rsid w:val="00355593"/>
    <w:rsid w:val="00361988"/>
    <w:rsid w:val="003C79FC"/>
    <w:rsid w:val="00405623"/>
    <w:rsid w:val="004A5076"/>
    <w:rsid w:val="005E6AC2"/>
    <w:rsid w:val="006B4EA7"/>
    <w:rsid w:val="00755B38"/>
    <w:rsid w:val="00792493"/>
    <w:rsid w:val="007B0B87"/>
    <w:rsid w:val="00843C1B"/>
    <w:rsid w:val="00845B82"/>
    <w:rsid w:val="008D07E7"/>
    <w:rsid w:val="00924C93"/>
    <w:rsid w:val="009364F9"/>
    <w:rsid w:val="00956E43"/>
    <w:rsid w:val="00996DE3"/>
    <w:rsid w:val="009D3EDB"/>
    <w:rsid w:val="009F2034"/>
    <w:rsid w:val="00A21382"/>
    <w:rsid w:val="00A22121"/>
    <w:rsid w:val="00AF490D"/>
    <w:rsid w:val="00B31ADD"/>
    <w:rsid w:val="00B83E3F"/>
    <w:rsid w:val="00BB5030"/>
    <w:rsid w:val="00C16143"/>
    <w:rsid w:val="00C475C5"/>
    <w:rsid w:val="00C57BD9"/>
    <w:rsid w:val="00C63927"/>
    <w:rsid w:val="00CE5F40"/>
    <w:rsid w:val="00CF6921"/>
    <w:rsid w:val="00D242FC"/>
    <w:rsid w:val="00D264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EE4698"/>
  <w15:chartTrackingRefBased/>
  <w15:docId w15:val="{742BA65B-8361-42E1-9CB7-DFD006980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031"/>
    <w:pPr>
      <w:jc w:val="both"/>
    </w:pPr>
    <w:rPr>
      <w:rFonts w:ascii="Times New Roman" w:hAnsi="Times New Roman"/>
      <w:sz w:val="24"/>
    </w:rPr>
  </w:style>
  <w:style w:type="paragraph" w:styleId="Heading1">
    <w:name w:val="heading 1"/>
    <w:basedOn w:val="Normal"/>
    <w:next w:val="Normal"/>
    <w:link w:val="Heading1Char"/>
    <w:uiPriority w:val="9"/>
    <w:qFormat/>
    <w:rsid w:val="00B31ADD"/>
    <w:pPr>
      <w:keepNext/>
      <w:keepLines/>
      <w:spacing w:before="360" w:after="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31ADD"/>
    <w:pPr>
      <w:keepNext/>
      <w:keepLines/>
      <w:spacing w:before="160" w:after="12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23112C"/>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6B4EA7"/>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1ADD"/>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31ADD"/>
    <w:rPr>
      <w:rFonts w:ascii="Times New Roman" w:eastAsiaTheme="majorEastAsia" w:hAnsi="Times New Roman" w:cstheme="majorBidi"/>
      <w:b/>
      <w:sz w:val="28"/>
      <w:szCs w:val="26"/>
    </w:rPr>
  </w:style>
  <w:style w:type="paragraph" w:styleId="NoSpacing">
    <w:name w:val="No Spacing"/>
    <w:uiPriority w:val="1"/>
    <w:qFormat/>
    <w:rsid w:val="00A21382"/>
    <w:pPr>
      <w:spacing w:after="0" w:line="240" w:lineRule="auto"/>
    </w:pPr>
    <w:rPr>
      <w:rFonts w:ascii="Times New Roman" w:hAnsi="Times New Roman"/>
      <w:sz w:val="24"/>
    </w:rPr>
  </w:style>
  <w:style w:type="paragraph" w:styleId="ListParagraph">
    <w:name w:val="List Paragraph"/>
    <w:basedOn w:val="Normal"/>
    <w:uiPriority w:val="34"/>
    <w:qFormat/>
    <w:rsid w:val="00A21382"/>
    <w:pPr>
      <w:ind w:left="720"/>
      <w:contextualSpacing/>
    </w:pPr>
  </w:style>
  <w:style w:type="table" w:styleId="TableGrid">
    <w:name w:val="Table Grid"/>
    <w:basedOn w:val="TableNormal"/>
    <w:uiPriority w:val="39"/>
    <w:rsid w:val="007B0B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311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12C"/>
    <w:rPr>
      <w:rFonts w:ascii="Times New Roman" w:hAnsi="Times New Roman"/>
      <w:sz w:val="24"/>
    </w:rPr>
  </w:style>
  <w:style w:type="paragraph" w:styleId="Footer">
    <w:name w:val="footer"/>
    <w:basedOn w:val="Normal"/>
    <w:link w:val="FooterChar"/>
    <w:uiPriority w:val="99"/>
    <w:unhideWhenUsed/>
    <w:rsid w:val="002311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12C"/>
    <w:rPr>
      <w:rFonts w:ascii="Times New Roman" w:hAnsi="Times New Roman"/>
      <w:sz w:val="24"/>
    </w:rPr>
  </w:style>
  <w:style w:type="character" w:customStyle="1" w:styleId="Heading3Char">
    <w:name w:val="Heading 3 Char"/>
    <w:basedOn w:val="DefaultParagraphFont"/>
    <w:link w:val="Heading3"/>
    <w:uiPriority w:val="9"/>
    <w:rsid w:val="0023112C"/>
    <w:rPr>
      <w:rFonts w:ascii="Times New Roman" w:eastAsiaTheme="majorEastAsia" w:hAnsi="Times New Roman" w:cstheme="majorBidi"/>
      <w:b/>
      <w:sz w:val="26"/>
      <w:szCs w:val="24"/>
    </w:rPr>
  </w:style>
  <w:style w:type="paragraph" w:styleId="Bibliography">
    <w:name w:val="Bibliography"/>
    <w:basedOn w:val="Normal"/>
    <w:next w:val="Normal"/>
    <w:uiPriority w:val="37"/>
    <w:unhideWhenUsed/>
    <w:rsid w:val="00CE5F40"/>
  </w:style>
  <w:style w:type="paragraph" w:styleId="TOCHeading">
    <w:name w:val="TOC Heading"/>
    <w:basedOn w:val="Heading1"/>
    <w:next w:val="Normal"/>
    <w:uiPriority w:val="39"/>
    <w:unhideWhenUsed/>
    <w:qFormat/>
    <w:rsid w:val="00C16143"/>
    <w:pPr>
      <w:spacing w:before="240" w:after="0"/>
      <w:jc w:val="left"/>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C16143"/>
    <w:pPr>
      <w:spacing w:after="100"/>
    </w:pPr>
  </w:style>
  <w:style w:type="paragraph" w:styleId="TOC2">
    <w:name w:val="toc 2"/>
    <w:basedOn w:val="Normal"/>
    <w:next w:val="Normal"/>
    <w:autoRedefine/>
    <w:uiPriority w:val="39"/>
    <w:unhideWhenUsed/>
    <w:rsid w:val="00C16143"/>
    <w:pPr>
      <w:spacing w:after="100"/>
      <w:ind w:left="240"/>
    </w:pPr>
  </w:style>
  <w:style w:type="paragraph" w:styleId="TOC3">
    <w:name w:val="toc 3"/>
    <w:basedOn w:val="Normal"/>
    <w:next w:val="Normal"/>
    <w:autoRedefine/>
    <w:uiPriority w:val="39"/>
    <w:unhideWhenUsed/>
    <w:rsid w:val="00C16143"/>
    <w:pPr>
      <w:spacing w:after="100"/>
      <w:ind w:left="480"/>
    </w:pPr>
  </w:style>
  <w:style w:type="character" w:styleId="Hyperlink">
    <w:name w:val="Hyperlink"/>
    <w:basedOn w:val="DefaultParagraphFont"/>
    <w:uiPriority w:val="99"/>
    <w:unhideWhenUsed/>
    <w:rsid w:val="00C16143"/>
    <w:rPr>
      <w:color w:val="0563C1" w:themeColor="hyperlink"/>
      <w:u w:val="single"/>
    </w:rPr>
  </w:style>
  <w:style w:type="paragraph" w:styleId="EndnoteText">
    <w:name w:val="endnote text"/>
    <w:basedOn w:val="Normal"/>
    <w:link w:val="EndnoteTextChar"/>
    <w:uiPriority w:val="99"/>
    <w:semiHidden/>
    <w:unhideWhenUsed/>
    <w:rsid w:val="00C161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6143"/>
    <w:rPr>
      <w:rFonts w:ascii="Times New Roman" w:hAnsi="Times New Roman"/>
      <w:sz w:val="20"/>
      <w:szCs w:val="20"/>
    </w:rPr>
  </w:style>
  <w:style w:type="character" w:styleId="EndnoteReference">
    <w:name w:val="endnote reference"/>
    <w:basedOn w:val="DefaultParagraphFont"/>
    <w:uiPriority w:val="99"/>
    <w:semiHidden/>
    <w:unhideWhenUsed/>
    <w:rsid w:val="00C16143"/>
    <w:rPr>
      <w:vertAlign w:val="superscript"/>
    </w:rPr>
  </w:style>
  <w:style w:type="paragraph" w:customStyle="1" w:styleId="Head1">
    <w:name w:val="Head 1"/>
    <w:basedOn w:val="Heading1"/>
    <w:qFormat/>
    <w:rsid w:val="006B4EA7"/>
  </w:style>
  <w:style w:type="paragraph" w:customStyle="1" w:styleId="Default">
    <w:name w:val="Default"/>
    <w:basedOn w:val="Normal"/>
    <w:qFormat/>
    <w:rsid w:val="006B4EA7"/>
    <w:pPr>
      <w:ind w:left="720" w:firstLine="720"/>
    </w:pPr>
  </w:style>
  <w:style w:type="paragraph" w:customStyle="1" w:styleId="Head2">
    <w:name w:val="Head 2"/>
    <w:basedOn w:val="Heading2"/>
    <w:qFormat/>
    <w:rsid w:val="006B4EA7"/>
  </w:style>
  <w:style w:type="paragraph" w:customStyle="1" w:styleId="Head3">
    <w:name w:val="Head 3"/>
    <w:basedOn w:val="Heading3"/>
    <w:qFormat/>
    <w:rsid w:val="006B4EA7"/>
  </w:style>
  <w:style w:type="character" w:customStyle="1" w:styleId="Heading4Char">
    <w:name w:val="Heading 4 Char"/>
    <w:basedOn w:val="DefaultParagraphFont"/>
    <w:link w:val="Heading4"/>
    <w:uiPriority w:val="9"/>
    <w:rsid w:val="006B4EA7"/>
    <w:rPr>
      <w:rFonts w:ascii="Times New Roman" w:eastAsiaTheme="majorEastAsia" w:hAnsi="Times New Roman" w:cstheme="majorBidi"/>
      <w:b/>
      <w:iCs/>
      <w:sz w:val="24"/>
    </w:rPr>
  </w:style>
  <w:style w:type="paragraph" w:customStyle="1" w:styleId="Head4">
    <w:name w:val="Head 4"/>
    <w:basedOn w:val="Heading4"/>
    <w:qFormat/>
    <w:rsid w:val="006B4EA7"/>
  </w:style>
  <w:style w:type="paragraph" w:customStyle="1" w:styleId="Head0">
    <w:name w:val="Head 0"/>
    <w:basedOn w:val="Normal"/>
    <w:qFormat/>
    <w:rsid w:val="000951B2"/>
    <w:pPr>
      <w:ind w:left="720" w:firstLine="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935233">
      <w:bodyDiv w:val="1"/>
      <w:marLeft w:val="0"/>
      <w:marRight w:val="0"/>
      <w:marTop w:val="0"/>
      <w:marBottom w:val="0"/>
      <w:divBdr>
        <w:top w:val="none" w:sz="0" w:space="0" w:color="auto"/>
        <w:left w:val="none" w:sz="0" w:space="0" w:color="auto"/>
        <w:bottom w:val="none" w:sz="0" w:space="0" w:color="auto"/>
        <w:right w:val="none" w:sz="0" w:space="0" w:color="auto"/>
      </w:divBdr>
    </w:div>
    <w:div w:id="217713851">
      <w:bodyDiv w:val="1"/>
      <w:marLeft w:val="0"/>
      <w:marRight w:val="0"/>
      <w:marTop w:val="0"/>
      <w:marBottom w:val="0"/>
      <w:divBdr>
        <w:top w:val="none" w:sz="0" w:space="0" w:color="auto"/>
        <w:left w:val="none" w:sz="0" w:space="0" w:color="auto"/>
        <w:bottom w:val="none" w:sz="0" w:space="0" w:color="auto"/>
        <w:right w:val="none" w:sz="0" w:space="0" w:color="auto"/>
      </w:divBdr>
    </w:div>
    <w:div w:id="299070135">
      <w:bodyDiv w:val="1"/>
      <w:marLeft w:val="0"/>
      <w:marRight w:val="0"/>
      <w:marTop w:val="0"/>
      <w:marBottom w:val="0"/>
      <w:divBdr>
        <w:top w:val="none" w:sz="0" w:space="0" w:color="auto"/>
        <w:left w:val="none" w:sz="0" w:space="0" w:color="auto"/>
        <w:bottom w:val="none" w:sz="0" w:space="0" w:color="auto"/>
        <w:right w:val="none" w:sz="0" w:space="0" w:color="auto"/>
      </w:divBdr>
    </w:div>
    <w:div w:id="491481891">
      <w:bodyDiv w:val="1"/>
      <w:marLeft w:val="0"/>
      <w:marRight w:val="0"/>
      <w:marTop w:val="0"/>
      <w:marBottom w:val="0"/>
      <w:divBdr>
        <w:top w:val="none" w:sz="0" w:space="0" w:color="auto"/>
        <w:left w:val="none" w:sz="0" w:space="0" w:color="auto"/>
        <w:bottom w:val="none" w:sz="0" w:space="0" w:color="auto"/>
        <w:right w:val="none" w:sz="0" w:space="0" w:color="auto"/>
      </w:divBdr>
    </w:div>
    <w:div w:id="537664847">
      <w:bodyDiv w:val="1"/>
      <w:marLeft w:val="0"/>
      <w:marRight w:val="0"/>
      <w:marTop w:val="0"/>
      <w:marBottom w:val="0"/>
      <w:divBdr>
        <w:top w:val="none" w:sz="0" w:space="0" w:color="auto"/>
        <w:left w:val="none" w:sz="0" w:space="0" w:color="auto"/>
        <w:bottom w:val="none" w:sz="0" w:space="0" w:color="auto"/>
        <w:right w:val="none" w:sz="0" w:space="0" w:color="auto"/>
      </w:divBdr>
    </w:div>
    <w:div w:id="599996940">
      <w:bodyDiv w:val="1"/>
      <w:marLeft w:val="0"/>
      <w:marRight w:val="0"/>
      <w:marTop w:val="0"/>
      <w:marBottom w:val="0"/>
      <w:divBdr>
        <w:top w:val="none" w:sz="0" w:space="0" w:color="auto"/>
        <w:left w:val="none" w:sz="0" w:space="0" w:color="auto"/>
        <w:bottom w:val="none" w:sz="0" w:space="0" w:color="auto"/>
        <w:right w:val="none" w:sz="0" w:space="0" w:color="auto"/>
      </w:divBdr>
    </w:div>
    <w:div w:id="662440972">
      <w:bodyDiv w:val="1"/>
      <w:marLeft w:val="0"/>
      <w:marRight w:val="0"/>
      <w:marTop w:val="0"/>
      <w:marBottom w:val="0"/>
      <w:divBdr>
        <w:top w:val="none" w:sz="0" w:space="0" w:color="auto"/>
        <w:left w:val="none" w:sz="0" w:space="0" w:color="auto"/>
        <w:bottom w:val="none" w:sz="0" w:space="0" w:color="auto"/>
        <w:right w:val="none" w:sz="0" w:space="0" w:color="auto"/>
      </w:divBdr>
    </w:div>
    <w:div w:id="1237398745">
      <w:bodyDiv w:val="1"/>
      <w:marLeft w:val="0"/>
      <w:marRight w:val="0"/>
      <w:marTop w:val="0"/>
      <w:marBottom w:val="0"/>
      <w:divBdr>
        <w:top w:val="none" w:sz="0" w:space="0" w:color="auto"/>
        <w:left w:val="none" w:sz="0" w:space="0" w:color="auto"/>
        <w:bottom w:val="none" w:sz="0" w:space="0" w:color="auto"/>
        <w:right w:val="none" w:sz="0" w:space="0" w:color="auto"/>
      </w:divBdr>
    </w:div>
    <w:div w:id="1248274235">
      <w:bodyDiv w:val="1"/>
      <w:marLeft w:val="0"/>
      <w:marRight w:val="0"/>
      <w:marTop w:val="0"/>
      <w:marBottom w:val="0"/>
      <w:divBdr>
        <w:top w:val="none" w:sz="0" w:space="0" w:color="auto"/>
        <w:left w:val="none" w:sz="0" w:space="0" w:color="auto"/>
        <w:bottom w:val="none" w:sz="0" w:space="0" w:color="auto"/>
        <w:right w:val="none" w:sz="0" w:space="0" w:color="auto"/>
      </w:divBdr>
    </w:div>
    <w:div w:id="1348563593">
      <w:bodyDiv w:val="1"/>
      <w:marLeft w:val="0"/>
      <w:marRight w:val="0"/>
      <w:marTop w:val="0"/>
      <w:marBottom w:val="0"/>
      <w:divBdr>
        <w:top w:val="none" w:sz="0" w:space="0" w:color="auto"/>
        <w:left w:val="none" w:sz="0" w:space="0" w:color="auto"/>
        <w:bottom w:val="none" w:sz="0" w:space="0" w:color="auto"/>
        <w:right w:val="none" w:sz="0" w:space="0" w:color="auto"/>
      </w:divBdr>
    </w:div>
    <w:div w:id="1355693255">
      <w:bodyDiv w:val="1"/>
      <w:marLeft w:val="0"/>
      <w:marRight w:val="0"/>
      <w:marTop w:val="0"/>
      <w:marBottom w:val="0"/>
      <w:divBdr>
        <w:top w:val="none" w:sz="0" w:space="0" w:color="auto"/>
        <w:left w:val="none" w:sz="0" w:space="0" w:color="auto"/>
        <w:bottom w:val="none" w:sz="0" w:space="0" w:color="auto"/>
        <w:right w:val="none" w:sz="0" w:space="0" w:color="auto"/>
      </w:divBdr>
    </w:div>
    <w:div w:id="1473139773">
      <w:bodyDiv w:val="1"/>
      <w:marLeft w:val="0"/>
      <w:marRight w:val="0"/>
      <w:marTop w:val="0"/>
      <w:marBottom w:val="0"/>
      <w:divBdr>
        <w:top w:val="none" w:sz="0" w:space="0" w:color="auto"/>
        <w:left w:val="none" w:sz="0" w:space="0" w:color="auto"/>
        <w:bottom w:val="none" w:sz="0" w:space="0" w:color="auto"/>
        <w:right w:val="none" w:sz="0" w:space="0" w:color="auto"/>
      </w:divBdr>
    </w:div>
    <w:div w:id="1829902314">
      <w:bodyDiv w:val="1"/>
      <w:marLeft w:val="0"/>
      <w:marRight w:val="0"/>
      <w:marTop w:val="0"/>
      <w:marBottom w:val="0"/>
      <w:divBdr>
        <w:top w:val="none" w:sz="0" w:space="0" w:color="auto"/>
        <w:left w:val="none" w:sz="0" w:space="0" w:color="auto"/>
        <w:bottom w:val="none" w:sz="0" w:space="0" w:color="auto"/>
        <w:right w:val="none" w:sz="0" w:space="0" w:color="auto"/>
      </w:divBdr>
    </w:div>
    <w:div w:id="1872525417">
      <w:bodyDiv w:val="1"/>
      <w:marLeft w:val="0"/>
      <w:marRight w:val="0"/>
      <w:marTop w:val="0"/>
      <w:marBottom w:val="0"/>
      <w:divBdr>
        <w:top w:val="none" w:sz="0" w:space="0" w:color="auto"/>
        <w:left w:val="none" w:sz="0" w:space="0" w:color="auto"/>
        <w:bottom w:val="none" w:sz="0" w:space="0" w:color="auto"/>
        <w:right w:val="none" w:sz="0" w:space="0" w:color="auto"/>
      </w:divBdr>
    </w:div>
    <w:div w:id="2129886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a18</b:Tag>
    <b:SourceType>JournalArticle</b:SourceType>
    <b:Guid>{A7FE9326-6EB2-40D6-9C09-1458D4345F3B}</b:Guid>
    <b:Title>APLIKASI SELF SERVICE MENU MENGGUNAKAN METODE SCRUM BERBASIS ANDROID (CASE STUDY : WARKOBAR CAFÉ CIKARANG)</b:Title>
    <b:Year>2018</b:Year>
    <b:Author>
      <b:Author>
        <b:NameList>
          <b:Person>
            <b:Last>N</b:Last>
            <b:First>Prastio</b:First>
            <b:Middle>CAni</b:Middle>
          </b:Person>
        </b:NameList>
      </b:Author>
    </b:Author>
    <b:JournalName> APLIKASI SELF SERVICE MENU MENGGUNAKAN METODE SCRUM BERBASIS ANDROID (CASE STUDY : WARKOBAR CAFÉ CIKARANG)</b:JournalName>
    <b:Pages>1-18</b:Pages>
    <b:RefOrder>1</b:RefOrder>
  </b:Source>
  <b:Source>
    <b:Tag>Pra</b:Tag>
    <b:SourceType>JournalArticle</b:SourceType>
    <b:Guid>{7824CE47-48F4-47F9-B49D-3782405CA156}</b:Guid>
    <b:Author>
      <b:Author>
        <b:NameList>
          <b:Person>
            <b:Last>Prastio</b:Last>
            <b:First>Chrismanto</b:First>
            <b:Middle>Eka</b:Middle>
          </b:Person>
          <b:Person>
            <b:Last>Ani</b:Last>
            <b:First>Nur</b:First>
          </b:Person>
        </b:NameList>
      </b:Author>
    </b:Author>
    <b:RefOrder>2</b:RefOrder>
  </b:Source>
  <b:Source>
    <b:Tag>Pra181</b:Tag>
    <b:SourceType>JournalArticle</b:SourceType>
    <b:Guid>{67607E8C-407A-4848-A62D-78FC4739E768}</b:Guid>
    <b:Author>
      <b:Author>
        <b:NameList>
          <b:Person>
            <b:Last>Prastio</b:Last>
            <b:First>Chrismanto</b:First>
            <b:Middle>Eka</b:Middle>
          </b:Person>
          <b:Person>
            <b:Last>Ani</b:Last>
            <b:First>Nur</b:First>
          </b:Person>
        </b:NameList>
      </b:Author>
    </b:Author>
    <b:Title>APLIKASI SELF SERVICE MENU MENGGUNAKAN METODE SCRUM BERBASIS ANDROID (CASE STUDY : WARKOBAR CAFÉ CIKARANG)</b:Title>
    <b:JournalName>JURNAL PETIR</b:JournalName>
    <b:Year>2018</b:Year>
    <b:Pages>1-18</b:Pages>
    <b:RefOrder>3</b:RefOrder>
  </b:Source>
  <b:Source>
    <b:Tag>Mae21</b:Tag>
    <b:SourceType>JournalArticle</b:SourceType>
    <b:Guid>{9FB2D308-A36A-4670-B841-14A705B36785}</b:Guid>
    <b:Author>
      <b:Author>
        <b:NameList>
          <b:Person>
            <b:Last>Maezar</b:Last>
            <b:First>Achmad</b:First>
          </b:Person>
          <b:Person>
            <b:Last>Aji</b:Last>
            <b:First>Bayu</b:First>
          </b:Person>
          <b:Person>
            <b:Last>Aulianita</b:Last>
            <b:First>Rizki</b:First>
          </b:Person>
          <b:Person>
            <b:Last>Oloan</b:Last>
            <b:First>Baginda</b:First>
          </b:Person>
        </b:NameList>
      </b:Author>
    </b:Author>
    <b:Title>SISTEM INFORMASI PENJUALAN JERSEY BERBASIS WEB DENGAN MENGGUNAKAN AGILE SOFTWARE DEVELOPMENT</b:Title>
    <b:JournalName>Journal of Information System, Informatics and Computing</b:JournalName>
    <b:Year>2021</b:Year>
    <b:Pages>1-13</b:Pages>
    <b:RefOrder>4</b:RefOrder>
  </b:Source>
</b:Sources>
</file>

<file path=customXml/itemProps1.xml><?xml version="1.0" encoding="utf-8"?>
<ds:datastoreItem xmlns:ds="http://schemas.openxmlformats.org/officeDocument/2006/customXml" ds:itemID="{BF697664-9B18-4995-86D2-436D352CC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1</Pages>
  <Words>4104</Words>
  <Characters>23399</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Marlissa</dc:creator>
  <cp:keywords/>
  <dc:description/>
  <cp:lastModifiedBy>George Marlissa</cp:lastModifiedBy>
  <cp:revision>20</cp:revision>
  <cp:lastPrinted>2022-11-22T00:05:00Z</cp:lastPrinted>
  <dcterms:created xsi:type="dcterms:W3CDTF">2022-11-18T05:01:00Z</dcterms:created>
  <dcterms:modified xsi:type="dcterms:W3CDTF">2022-11-22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a072a41-d494-3687-914a-17d88c8ad4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